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07F30096" w:rsidR="00F970CF" w:rsidRDefault="00005184" w:rsidP="009A1BBA">
      <w:pPr>
        <w:spacing w:line="360" w:lineRule="auto"/>
      </w:pPr>
      <w:commentRangeStart w:id="0"/>
      <w:r>
        <w:t xml:space="preserve">SECTION 1: INTRODUCTION AND </w:t>
      </w:r>
      <w:proofErr w:type="spellStart"/>
      <w:r>
        <w:t>BACKGROUN</w:t>
      </w:r>
      <w:ins w:id="1" w:author="Microsoft Office User" w:date="2016-08-29T15:09:00Z">
        <w:r w:rsidR="00805C1A">
          <w:t>dD</w:t>
        </w:r>
      </w:ins>
      <w:proofErr w:type="spellEnd"/>
      <w:del w:id="2" w:author="Microsoft Office User" w:date="2016-08-29T15:09:00Z">
        <w:r w:rsidDel="00805C1A">
          <w:delText>D</w:delText>
        </w:r>
      </w:del>
      <w:commentRangeEnd w:id="0"/>
      <w:r w:rsidR="00DF2206">
        <w:rPr>
          <w:rStyle w:val="CommentReference"/>
        </w:rPr>
        <w:commentReference w:id="0"/>
      </w:r>
    </w:p>
    <w:p w14:paraId="5F21D10D" w14:textId="496ACCC2" w:rsidR="00755AA3" w:rsidRDefault="00817754" w:rsidP="009A1BBA">
      <w:pPr>
        <w:spacing w:line="360" w:lineRule="auto"/>
        <w:pPrChange w:id="3" w:author="Michael Chen" w:date="2016-09-08T15:32:00Z">
          <w:pPr>
            <w:spacing w:line="240" w:lineRule="auto"/>
          </w:pPr>
        </w:pPrChange>
      </w:pPr>
      <w:r>
        <w:t xml:space="preserve">Radiation exposure through consumption of </w:t>
      </w:r>
      <w:r w:rsidR="00EE5226">
        <w:t xml:space="preserve">radium-bearing </w:t>
      </w:r>
      <w:r>
        <w:t>groundwater</w:t>
      </w:r>
      <w:ins w:id="4" w:author="Michael Chen" w:date="2016-09-08T15:30:00Z">
        <w:r w:rsidR="009A1BBA">
          <w:t xml:space="preserve"> or exposure to radon from accumulated subsurface radium</w:t>
        </w:r>
      </w:ins>
      <w:r>
        <w:t xml:space="preserve"> </w:t>
      </w:r>
      <w:r w:rsidR="00EE5226">
        <w:t xml:space="preserve">represents an ongoing threat to human health worldwide </w:t>
      </w:r>
      <w:ins w:id="5" w:author="Michael Chen" w:date="2016-09-08T15:31:00Z">
        <w:r w:rsidR="009A1BBA">
          <w:t>[REF</w:t>
        </w:r>
        <w:r w:rsidR="009A1BBA">
          <w:t>]</w:t>
        </w:r>
      </w:ins>
      <w:del w:id="6" w:author="Michael Chen" w:date="2016-09-08T15:31:00Z">
        <w:r w:rsidR="00EE5226" w:rsidDel="009A1BBA">
          <w:delText>(xxx)</w:delText>
        </w:r>
      </w:del>
      <w:r w:rsidR="00EE5226">
        <w:t xml:space="preserve">. Radium (Ra) is a naturally-occurring radionuclide commonly found in soils, aquifer solids, and natural waters, and </w:t>
      </w:r>
      <w:r w:rsidR="00F231DA">
        <w:t>possesses four environmentally-relevant isotopes, 223Ra, 224Ra, 226Ra, and 228Ra that arise through spontaneous fission within several decay series (i.e. 235U, 238U, and 232Th). Chemical dissolution and alteration of Ra-bearing minerals may lib</w:t>
      </w:r>
      <w:del w:id="7" w:author="Michael Chen" w:date="2016-08-30T15:59:00Z">
        <w:r w:rsidR="00F231DA" w:rsidDel="00C9042C">
          <w:delText>r</w:delText>
        </w:r>
      </w:del>
      <w:r w:rsidR="00F231DA">
        <w:t xml:space="preserve">erate Ra to </w:t>
      </w:r>
      <w:proofErr w:type="spellStart"/>
      <w:r w:rsidR="00F231DA">
        <w:t>porewater</w:t>
      </w:r>
      <w:proofErr w:type="spellEnd"/>
      <w:r w:rsidR="00F231DA">
        <w:t xml:space="preserve"> </w:t>
      </w:r>
      <w:del w:id="8" w:author="Michael Chen" w:date="2016-09-08T15:31:00Z">
        <w:r w:rsidR="00F231DA" w:rsidDel="009A1BBA">
          <w:delText>(?) (xxx)</w:delText>
        </w:r>
      </w:del>
      <w:ins w:id="9" w:author="Michael Chen" w:date="2016-09-08T15:31:00Z">
        <w:r w:rsidR="009A1BBA">
          <w:t>[REF]</w:t>
        </w:r>
      </w:ins>
      <w:r w:rsidR="00F231DA">
        <w:t xml:space="preserve">, but most </w:t>
      </w:r>
      <w:proofErr w:type="gramStart"/>
      <w:r w:rsidR="00F231DA">
        <w:t>is contributed</w:t>
      </w:r>
      <w:proofErr w:type="gramEnd"/>
      <w:r w:rsidR="00F231DA">
        <w:t xml:space="preserve"> </w:t>
      </w:r>
      <w:r w:rsidR="00755AA3">
        <w:t xml:space="preserve">from </w:t>
      </w:r>
      <w:proofErr w:type="spellStart"/>
      <w:r w:rsidR="00755AA3">
        <w:t>soilds</w:t>
      </w:r>
      <w:proofErr w:type="spellEnd"/>
      <w:r w:rsidR="00755AA3">
        <w:t xml:space="preserve"> to </w:t>
      </w:r>
      <w:proofErr w:type="spellStart"/>
      <w:r w:rsidR="00755AA3">
        <w:t>porewater</w:t>
      </w:r>
      <w:proofErr w:type="spellEnd"/>
      <w:r w:rsidR="00755AA3">
        <w:t xml:space="preserve"> </w:t>
      </w:r>
      <w:r w:rsidR="00F231DA">
        <w:t>through alpha</w:t>
      </w:r>
      <w:r w:rsidR="00755AA3">
        <w:t xml:space="preserve"> recoil during </w:t>
      </w:r>
      <w:r w:rsidR="00F231DA">
        <w:t>transmutation of mineral</w:t>
      </w:r>
      <w:r w:rsidR="00755AA3">
        <w:t>-bound parent isotopes</w:t>
      </w:r>
      <w:ins w:id="10" w:author="Michael Chen" w:date="2016-09-08T15:31:00Z">
        <w:r w:rsidR="009A1BBA">
          <w:t xml:space="preserve"> [REF].</w:t>
        </w:r>
      </w:ins>
      <w:del w:id="11" w:author="Michael Chen" w:date="2016-09-08T15:31:00Z">
        <w:r w:rsidR="00755AA3" w:rsidDel="009A1BBA">
          <w:delText>.</w:delText>
        </w:r>
      </w:del>
    </w:p>
    <w:p w14:paraId="2F5DCFF7" w14:textId="2C228C29" w:rsidR="00755AA3" w:rsidDel="009A1BBA" w:rsidRDefault="00755AA3" w:rsidP="009A1BBA">
      <w:pPr>
        <w:spacing w:line="360" w:lineRule="auto"/>
        <w:ind w:firstLine="720"/>
        <w:rPr>
          <w:del w:id="12" w:author="Michael Chen" w:date="2016-09-08T15:30:00Z"/>
        </w:rPr>
        <w:pPrChange w:id="13" w:author="Michael Chen" w:date="2016-09-08T15:32:00Z">
          <w:pPr>
            <w:spacing w:line="240" w:lineRule="auto"/>
          </w:pPr>
        </w:pPrChange>
      </w:pPr>
      <w:r>
        <w:t xml:space="preserve">Ongoing alpha recoil progressively elevates </w:t>
      </w:r>
      <w:proofErr w:type="spellStart"/>
      <w:r>
        <w:t>porewater</w:t>
      </w:r>
      <w:proofErr w:type="spellEnd"/>
      <w:r>
        <w:t xml:space="preserve"> Ra activities until hydrologic flushing removes the equilibrating solution, or secular equilibrium with parent radionuclides </w:t>
      </w:r>
      <w:proofErr w:type="gramStart"/>
      <w:r>
        <w:t>is achieved</w:t>
      </w:r>
      <w:proofErr w:type="gramEnd"/>
      <w:r>
        <w:t>. Most aquifer systems contain low but adequate (</w:t>
      </w:r>
      <w:commentRangeStart w:id="14"/>
      <w:r>
        <w:t xml:space="preserve">e.g. U, </w:t>
      </w:r>
      <w:proofErr w:type="spellStart"/>
      <w:r>
        <w:t>Th</w:t>
      </w:r>
      <w:proofErr w:type="spellEnd"/>
      <w:r>
        <w:t>, &lt;5 mg/kg</w:t>
      </w:r>
      <w:commentRangeEnd w:id="14"/>
      <w:r w:rsidR="009A1BBA">
        <w:rPr>
          <w:rStyle w:val="CommentReference"/>
        </w:rPr>
        <w:commentReference w:id="14"/>
      </w:r>
      <w:del w:id="15" w:author="Michael Chen" w:date="2016-09-08T15:32:00Z">
        <w:r w:rsidDel="009A1BBA">
          <w:delText>xxx?</w:delText>
        </w:r>
      </w:del>
      <w:r>
        <w:t xml:space="preserve">) parent radionuclide and sufficiently favorable hydrological conditions to facilitate delivery of measurable Ra to solution, </w:t>
      </w:r>
      <w:del w:id="16" w:author="Michael Chen" w:date="2016-09-08T15:33:00Z">
        <w:r w:rsidDel="009A1BBA">
          <w:delText>albeit often at levels marginally above the detection limit of modern instrumentation</w:delText>
        </w:r>
      </w:del>
      <w:ins w:id="17" w:author="Michael Chen" w:date="2016-09-08T15:33:00Z">
        <w:r w:rsidR="009A1BBA">
          <w:t xml:space="preserve">however typical activities are around </w:t>
        </w:r>
        <w:proofErr w:type="gramStart"/>
        <w:r w:rsidR="009A1BBA">
          <w:t>1</w:t>
        </w:r>
        <w:proofErr w:type="gramEnd"/>
        <w:r w:rsidR="009A1BBA">
          <w:t xml:space="preserve"> </w:t>
        </w:r>
        <w:proofErr w:type="spellStart"/>
        <w:r w:rsidR="009A1BBA">
          <w:t>mBq</w:t>
        </w:r>
        <w:proofErr w:type="spellEnd"/>
        <w:r w:rsidR="009A1BBA">
          <w:t>/L [REF], posing no hazard.</w:t>
        </w:r>
      </w:ins>
      <w:del w:id="18" w:author="Michael Chen" w:date="2016-09-08T15:34:00Z">
        <w:r w:rsidDel="009A1BBA">
          <w:delText>.</w:delText>
        </w:r>
      </w:del>
      <w:r>
        <w:t xml:space="preserve"> Nevertheless, some </w:t>
      </w:r>
      <w:del w:id="19" w:author="Michael Chen" w:date="2016-09-08T15:35:00Z">
        <w:r w:rsidDel="009A1BBA">
          <w:delText xml:space="preserve">aquifers </w:delText>
        </w:r>
      </w:del>
      <w:ins w:id="20" w:author="Michael Chen" w:date="2016-09-08T15:35:00Z">
        <w:r w:rsidR="009A1BBA">
          <w:t xml:space="preserve">subsurface formations </w:t>
        </w:r>
      </w:ins>
      <w:r>
        <w:t xml:space="preserve">possess hazardous levels of </w:t>
      </w:r>
      <w:r w:rsidR="009A1BBA">
        <w:t>radium, particularly in deep shales, where low groundwater flux yields significantly elevated concentrations (&gt;</w:t>
      </w:r>
      <w:proofErr w:type="gramStart"/>
      <w:r w:rsidR="009A1BBA">
        <w:t>1</w:t>
      </w:r>
      <w:proofErr w:type="gramEnd"/>
      <w:r w:rsidR="009A1BBA">
        <w:t xml:space="preserve"> </w:t>
      </w:r>
      <w:proofErr w:type="spellStart"/>
      <w:r w:rsidR="009A1BBA">
        <w:t>Bq</w:t>
      </w:r>
      <w:proofErr w:type="spellEnd"/>
      <w:r w:rsidR="009A1BBA">
        <w:t>/L)</w:t>
      </w:r>
      <w:r w:rsidR="00DC679F">
        <w:t xml:space="preserve"> [REF]</w:t>
      </w:r>
      <w:r w:rsidR="009A1BBA">
        <w:t>.</w:t>
      </w:r>
      <w:ins w:id="21" w:author="Michael Chen" w:date="2016-09-08T15:36:00Z">
        <w:r w:rsidR="004C4EA6">
          <w:t xml:space="preserve"> These </w:t>
        </w:r>
      </w:ins>
      <w:ins w:id="22" w:author="Michael Chen" w:date="2016-09-08T15:38:00Z">
        <w:r w:rsidR="004C4EA6">
          <w:t>naturally elevated radium bearing formations are particularly prevalent in some parts of the US (PA, WY, TX) and abroad (Middle East, etc.). Anthropogenic activities including Uranium mining and recently, h</w:t>
        </w:r>
      </w:ins>
      <w:ins w:id="23" w:author="Michael Chen" w:date="2016-09-08T15:39:00Z">
        <w:r w:rsidR="004C4EA6">
          <w:t>ydraulic fracturing, are distributing these naturally occurring radioactive materials (NORM), raising the risk of releasing these radium bearing</w:t>
        </w:r>
      </w:ins>
      <w:ins w:id="24" w:author="Michael Chen" w:date="2016-09-08T15:46:00Z">
        <w:r w:rsidR="00156C45">
          <w:t xml:space="preserve"> waters to the surface</w:t>
        </w:r>
      </w:ins>
      <w:ins w:id="25" w:author="Michael Chen" w:date="2016-09-08T15:47:00Z">
        <w:r w:rsidR="00156C45">
          <w:t xml:space="preserve"> either through improper storage or handling</w:t>
        </w:r>
      </w:ins>
      <w:ins w:id="26" w:author="Michael Chen" w:date="2016-09-08T15:46:00Z">
        <w:r w:rsidR="00156C45">
          <w:t>.</w:t>
        </w:r>
      </w:ins>
      <w:ins w:id="27" w:author="Michael Chen" w:date="2016-09-08T15:47:00Z">
        <w:r w:rsidR="00156C45">
          <w:t xml:space="preserve"> Legacy contamination also poses a risk to deeper drinking water </w:t>
        </w:r>
      </w:ins>
      <w:ins w:id="28" w:author="Michael Chen" w:date="2016-09-08T15:52:00Z">
        <w:r w:rsidR="00D1297C">
          <w:t>aquifers, necessitating better quantification of key radium transport processes.</w:t>
        </w:r>
      </w:ins>
      <w:del w:id="29" w:author="Michael Chen" w:date="2016-09-08T15:33:00Z">
        <w:r w:rsidDel="009A1BBA">
          <w:delText xml:space="preserve">Radium…. </w:delText>
        </w:r>
      </w:del>
    </w:p>
    <w:p w14:paraId="5181A8A0" w14:textId="616AEA02" w:rsidR="00755AA3" w:rsidDel="009A1BBA" w:rsidRDefault="00755AA3" w:rsidP="009A1BBA">
      <w:pPr>
        <w:spacing w:line="360" w:lineRule="auto"/>
        <w:ind w:firstLine="720"/>
        <w:rPr>
          <w:del w:id="30" w:author="Michael Chen" w:date="2016-09-08T15:30:00Z"/>
        </w:rPr>
        <w:pPrChange w:id="31" w:author="Michael Chen" w:date="2016-09-08T15:32:00Z">
          <w:pPr>
            <w:spacing w:line="240" w:lineRule="auto"/>
          </w:pPr>
        </w:pPrChange>
      </w:pPr>
      <w:del w:id="32" w:author="Michael Chen" w:date="2016-09-08T15:30:00Z">
        <w:r w:rsidDel="009A1BBA">
          <w:delText>Groundwater activities are typically low, but isotopes are useful for examining groundwater sources, including subterranean discharge, etc</w:delText>
        </w:r>
      </w:del>
    </w:p>
    <w:p w14:paraId="4916FAC1" w14:textId="775A6462" w:rsidR="00755AA3" w:rsidDel="009A1BBA" w:rsidRDefault="00755AA3" w:rsidP="009A1BBA">
      <w:pPr>
        <w:pStyle w:val="ListParagraph"/>
        <w:numPr>
          <w:ilvl w:val="0"/>
          <w:numId w:val="5"/>
        </w:numPr>
        <w:spacing w:line="360" w:lineRule="auto"/>
        <w:ind w:left="0" w:firstLine="720"/>
        <w:rPr>
          <w:del w:id="33" w:author="Michael Chen" w:date="2016-09-08T15:30:00Z"/>
        </w:rPr>
        <w:pPrChange w:id="34" w:author="Michael Chen" w:date="2016-09-08T15:32:00Z">
          <w:pPr>
            <w:spacing w:line="240" w:lineRule="auto"/>
          </w:pPr>
        </w:pPrChange>
      </w:pPr>
      <w:del w:id="35" w:author="Michael Chen" w:date="2016-09-08T15:30:00Z">
        <w:r w:rsidDel="009A1BBA">
          <w:delText>Naturally-occurring, elevated levels are observed in some parts of the US (Penssylvania –refs), and abroad (middle east, other places)…these are human health threats, with total radiation exceeding xxx-xxx Bq/L</w:delText>
        </w:r>
      </w:del>
    </w:p>
    <w:p w14:paraId="07F393CF" w14:textId="673E49AF" w:rsidR="00755AA3" w:rsidDel="009A1BBA" w:rsidRDefault="00755AA3" w:rsidP="009A1BBA">
      <w:pPr>
        <w:pStyle w:val="ListParagraph"/>
        <w:numPr>
          <w:ilvl w:val="0"/>
          <w:numId w:val="5"/>
        </w:numPr>
        <w:spacing w:line="360" w:lineRule="auto"/>
        <w:ind w:left="0" w:firstLine="720"/>
        <w:rPr>
          <w:del w:id="36" w:author="Michael Chen" w:date="2016-09-08T15:30:00Z"/>
        </w:rPr>
        <w:pPrChange w:id="37" w:author="Michael Chen" w:date="2016-09-08T15:32:00Z">
          <w:pPr>
            <w:spacing w:line="240" w:lineRule="auto"/>
          </w:pPr>
        </w:pPrChange>
      </w:pPr>
      <w:del w:id="38" w:author="Michael Chen" w:date="2016-09-08T15:30:00Z">
        <w:r w:rsidDel="009A1BBA">
          <w:delText xml:space="preserve">Anthropogenic activities are redistributing naturally occurring radioactive materials (NORM), much of it existing as Ra, from deep brine aqufiers, most notably from the recent proliferation of hydraulic fracturing </w:delText>
        </w:r>
      </w:del>
    </w:p>
    <w:p w14:paraId="0ACCBFA9" w14:textId="611B7696" w:rsidR="00755AA3" w:rsidDel="009A1BBA" w:rsidRDefault="00755AA3" w:rsidP="009A1BBA">
      <w:pPr>
        <w:pStyle w:val="ListParagraph"/>
        <w:numPr>
          <w:ilvl w:val="0"/>
          <w:numId w:val="5"/>
        </w:numPr>
        <w:spacing w:line="360" w:lineRule="auto"/>
        <w:ind w:left="0" w:firstLine="720"/>
        <w:rPr>
          <w:del w:id="39" w:author="Michael Chen" w:date="2016-09-08T15:30:00Z"/>
        </w:rPr>
        <w:pPrChange w:id="40" w:author="Michael Chen" w:date="2016-09-08T15:32:00Z">
          <w:pPr>
            <w:spacing w:line="240" w:lineRule="auto"/>
          </w:pPr>
        </w:pPrChange>
      </w:pPr>
      <w:del w:id="41" w:author="Michael Chen" w:date="2016-09-08T15:30:00Z">
        <w:r w:rsidDel="009A1BBA">
          <w:delText>Legacy contamination also poses a risk to groundwater, including uranium mine tailings, which often contain high activiites of Ra that is easily leached to the deeper subsurface.</w:delText>
        </w:r>
      </w:del>
    </w:p>
    <w:p w14:paraId="2B04A689" w14:textId="77777777" w:rsidR="00F34D0A" w:rsidRDefault="00F34D0A" w:rsidP="009A1BBA">
      <w:pPr>
        <w:spacing w:line="360" w:lineRule="auto"/>
        <w:ind w:firstLine="720"/>
        <w:pPrChange w:id="42" w:author="Michael Chen" w:date="2016-09-08T15:32:00Z">
          <w:pPr>
            <w:spacing w:line="360" w:lineRule="auto"/>
          </w:pPr>
        </w:pPrChange>
      </w:pPr>
    </w:p>
    <w:p w14:paraId="52FE4E78" w14:textId="6A8FDD1D" w:rsidR="00D60F6C" w:rsidDel="00D1297C" w:rsidRDefault="00005184" w:rsidP="00755AA3">
      <w:pPr>
        <w:spacing w:line="360" w:lineRule="auto"/>
        <w:ind w:firstLine="720"/>
        <w:rPr>
          <w:del w:id="43" w:author="Michael Chen" w:date="2016-09-08T15:51:00Z"/>
        </w:rPr>
      </w:pPr>
      <w:commentRangeStart w:id="44"/>
      <w:commentRangeStart w:id="45"/>
      <w:del w:id="46" w:author="Michael Chen" w:date="2016-09-08T15:51:00Z">
        <w:r w:rsidRPr="00EF1070" w:rsidDel="00D1297C">
          <w:rPr>
            <w:strike/>
            <w:rPrChange w:id="47" w:author="Microsoft Office User" w:date="2016-08-30T10:38:00Z">
              <w:rPr/>
            </w:rPrChange>
          </w:rPr>
          <w:delText>Since the advent of the nuclear age, the fate of anthropogenic and naturally generated radioactive isotopes in the environment has been a major focus of</w:delText>
        </w:r>
        <w:r w:rsidR="00F527E7" w:rsidRPr="00EF1070" w:rsidDel="00D1297C">
          <w:rPr>
            <w:strike/>
            <w:rPrChange w:id="48" w:author="Microsoft Office User" w:date="2016-08-30T10:38:00Z">
              <w:rPr/>
            </w:rPrChange>
          </w:rPr>
          <w:delText xml:space="preserve"> groundwater transport studies due to the </w:delText>
        </w:r>
        <w:r w:rsidRPr="00EF1070" w:rsidDel="00D1297C">
          <w:rPr>
            <w:strike/>
            <w:rPrChange w:id="49" w:author="Microsoft Office User" w:date="2016-08-30T10:38:00Z">
              <w:rPr/>
            </w:rPrChange>
          </w:rPr>
          <w:delText>significant human and environmental health hazard</w:delText>
        </w:r>
        <w:r w:rsidR="00806F65" w:rsidRPr="00EF1070" w:rsidDel="00D1297C">
          <w:rPr>
            <w:strike/>
            <w:rPrChange w:id="50" w:author="Microsoft Office User" w:date="2016-08-30T10:38:00Z">
              <w:rPr/>
            </w:rPrChange>
          </w:rPr>
          <w:delText>s</w:delText>
        </w:r>
        <w:r w:rsidR="00F527E7" w:rsidRPr="00EF1070" w:rsidDel="00D1297C">
          <w:rPr>
            <w:strike/>
            <w:rPrChange w:id="51" w:author="Microsoft Office User" w:date="2016-08-30T10:38:00Z">
              <w:rPr/>
            </w:rPrChange>
          </w:rPr>
          <w:delText xml:space="preserve"> they present</w:delText>
        </w:r>
        <w:r w:rsidR="00806F65" w:rsidRPr="00EF1070" w:rsidDel="00D1297C">
          <w:rPr>
            <w:strike/>
            <w:rPrChange w:id="52" w:author="Microsoft Office User" w:date="2016-08-30T10:38:00Z">
              <w:rPr/>
            </w:rPrChange>
          </w:rPr>
          <w:delText>.</w:delText>
        </w:r>
        <w:r w:rsidR="00806F65" w:rsidDel="00D1297C">
          <w:delText xml:space="preserve"> One isotope of concern is </w:delText>
        </w:r>
        <w:r w:rsidR="00062851" w:rsidDel="00D1297C">
          <w:delText>r</w:delText>
        </w:r>
        <w:r w:rsidR="00F63FA8" w:rsidDel="00D1297C">
          <w:delText>adium</w:delText>
        </w:r>
        <w:r w:rsidR="00806F65" w:rsidDel="00D1297C">
          <w:delText>, which</w:delText>
        </w:r>
        <w:r w:rsidR="00F63FA8" w:rsidDel="00D1297C">
          <w:delText xml:space="preserve"> was used as a phosphorescent compound historically, but sees litt</w:delText>
        </w:r>
        <w:r w:rsidR="00806F65" w:rsidDel="00D1297C">
          <w:delText>le, if any industrial use today. The primary source of radium</w:delText>
        </w:r>
        <w:r w:rsidR="005F10C1" w:rsidDel="00D1297C">
          <w:delText xml:space="preserve"> in groundwater is through</w:delText>
        </w:r>
        <w:r w:rsidR="00806F65" w:rsidDel="00D1297C">
          <w:delText xml:space="preserve"> natural production by the decay of its parent products, uranium and thorium. While a natural radiu</w:delText>
        </w:r>
      </w:del>
      <w:ins w:id="53" w:author="Microsoft Office User" w:date="2016-08-30T10:37:00Z">
        <w:del w:id="54" w:author="Michael Chen" w:date="2016-09-08T15:51:00Z">
          <w:r w:rsidR="00755AA3" w:rsidDel="00D1297C">
            <w:delText xml:space="preserve">radium </w:delText>
          </w:r>
        </w:del>
      </w:ins>
      <w:del w:id="55" w:author="Michael Chen" w:date="2016-09-08T15:51:00Z">
        <w:r w:rsidR="00806F65" w:rsidDel="00D1297C">
          <w:delText>m</w:delText>
        </w:r>
      </w:del>
      <w:ins w:id="56" w:author="Microsoft Office User" w:date="2016-08-30T10:37:00Z">
        <w:del w:id="57" w:author="Michael Chen" w:date="2016-09-08T15:51:00Z">
          <w:r w:rsidR="00755AA3" w:rsidDel="00D1297C">
            <w:delText xml:space="preserve"> s</w:delText>
          </w:r>
        </w:del>
      </w:ins>
      <w:del w:id="58" w:author="Michael Chen" w:date="2016-09-08T15:51:00Z">
        <w:r w:rsidR="00806F65" w:rsidDel="00D1297C">
          <w:delText xml:space="preserve"> signal exists in nearly all ground waters, it</w:delText>
        </w:r>
        <w:r w:rsidR="007A37D8" w:rsidDel="00D1297C">
          <w:delText xml:space="preserve"> is</w:delText>
        </w:r>
        <w:r w:rsidR="00806F65" w:rsidDel="00D1297C">
          <w:delText xml:space="preserve"> </w:delText>
        </w:r>
        <w:r w:rsidR="00062851" w:rsidDel="00D1297C">
          <w:delText>significantly elevated in</w:delText>
        </w:r>
        <w:r w:rsidR="00806F65" w:rsidDel="00D1297C">
          <w:delText xml:space="preserve"> ground waters that are </w:delText>
        </w:r>
        <w:r w:rsidR="00D60F6C" w:rsidDel="00D1297C">
          <w:delText>liberated</w:delText>
        </w:r>
        <w:r w:rsidR="00806F65" w:rsidDel="00D1297C">
          <w:delText xml:space="preserve"> from deep formations </w:delText>
        </w:r>
        <w:r w:rsidR="00F63FA8" w:rsidDel="00D1297C">
          <w:delText>by anthropogenic</w:delText>
        </w:r>
        <w:r w:rsidR="00806F65" w:rsidDel="00D1297C">
          <w:delText xml:space="preserve"> processes such as hydrocarbon extraction or uranium mining</w:delText>
        </w:r>
        <w:r w:rsidR="00D60F6C" w:rsidDel="00D1297C">
          <w:delText>. Hydraulic fracturing</w:delText>
        </w:r>
        <w:r w:rsidR="00F63FA8" w:rsidDel="00D1297C">
          <w:delText>,</w:delText>
        </w:r>
        <w:r w:rsidR="00D60F6C" w:rsidDel="00D1297C">
          <w:delText xml:space="preserve"> </w:delText>
        </w:r>
        <w:r w:rsidR="004921B2" w:rsidDel="00D1297C">
          <w:delText>in particular</w:delText>
        </w:r>
        <w:r w:rsidR="00F63FA8" w:rsidDel="00D1297C">
          <w:delText>,</w:delText>
        </w:r>
        <w:r w:rsidR="004921B2" w:rsidDel="00D1297C">
          <w:delText xml:space="preserve"> </w:delText>
        </w:r>
        <w:r w:rsidR="00D60F6C" w:rsidDel="00D1297C">
          <w:delText xml:space="preserve">has recently raised some concerns </w:delText>
        </w:r>
        <w:r w:rsidR="00062851" w:rsidDel="00D1297C">
          <w:delText xml:space="preserve">where radium </w:delText>
        </w:r>
        <w:r w:rsidR="00D60F6C" w:rsidDel="00D1297C">
          <w:delText>concentrations</w:delText>
        </w:r>
        <w:r w:rsidR="00062851" w:rsidDel="00D1297C">
          <w:delText xml:space="preserve"> exceed</w:delText>
        </w:r>
        <w:r w:rsidR="00F563F7" w:rsidDel="00D1297C">
          <w:delText xml:space="preserve"> 120 Bq/L</w:delText>
        </w:r>
        <w:r w:rsidR="00062851" w:rsidDel="00D1297C">
          <w:delText xml:space="preserve"> in produced well waters</w:delText>
        </w:r>
        <w:r w:rsidR="00D91CB2" w:rsidDel="00D1297C">
          <w:delText xml:space="preserve"> </w:delText>
        </w:r>
        <w:r w:rsidR="00D91CB2" w:rsidDel="00D1297C">
          <w:fldChar w:fldCharType="begin" w:fldLock="1"/>
        </w:r>
        <w:r w:rsidR="00567F2A" w:rsidDel="00D1297C">
          <w:del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delInstrText>
        </w:r>
        <w:r w:rsidR="00D91CB2" w:rsidDel="00D1297C">
          <w:fldChar w:fldCharType="separate"/>
        </w:r>
        <w:r w:rsidR="007E2D12" w:rsidRPr="007E2D12" w:rsidDel="00D1297C">
          <w:rPr>
            <w:noProof/>
          </w:rPr>
          <w:delText>(Barbot, Vidic, Gregory, &amp; Vidic, 2013)</w:delText>
        </w:r>
        <w:r w:rsidR="00D91CB2" w:rsidDel="00D1297C">
          <w:fldChar w:fldCharType="end"/>
        </w:r>
        <w:r w:rsidR="004921B2" w:rsidDel="00D1297C">
          <w:delText xml:space="preserve">. </w:delText>
        </w:r>
        <w:r w:rsidR="00923445" w:rsidDel="00D1297C">
          <w:delText>Improper storage or handling of the wastes could result in radium contamination of groundwater, posing a radiolog</w:delText>
        </w:r>
        <w:r w:rsidR="00034293" w:rsidDel="00D1297C">
          <w:delText>ical risk to local populations.</w:delText>
        </w:r>
        <w:r w:rsidR="0026589E" w:rsidDel="00D1297C">
          <w:delText xml:space="preserve"> An understanding of how radium would migrate under these scenarios is important during planning for hydraulic fracturing operations.</w:delText>
        </w:r>
        <w:commentRangeEnd w:id="44"/>
        <w:r w:rsidR="005F10C1" w:rsidDel="00D1297C">
          <w:rPr>
            <w:rStyle w:val="CommentReference"/>
          </w:rPr>
          <w:commentReference w:id="44"/>
        </w:r>
        <w:commentRangeEnd w:id="45"/>
        <w:r w:rsidR="00EF1070" w:rsidDel="00D1297C">
          <w:rPr>
            <w:rStyle w:val="CommentReference"/>
          </w:rPr>
          <w:commentReference w:id="45"/>
        </w:r>
      </w:del>
    </w:p>
    <w:p w14:paraId="011534BA" w14:textId="73AB5EAC" w:rsidR="004921B2" w:rsidRDefault="00034293" w:rsidP="00B53860">
      <w:pPr>
        <w:spacing w:line="360" w:lineRule="auto"/>
        <w:ind w:firstLine="720"/>
      </w:pPr>
      <w:del w:id="59" w:author="Microsoft Office User" w:date="2016-08-30T10:05:00Z">
        <w:r w:rsidDel="00817754">
          <w:delText>In parallel</w:delText>
        </w:r>
        <w:r w:rsidR="007A37D8" w:rsidDel="00817754">
          <w:delText xml:space="preserve"> to these risks</w:delText>
        </w:r>
        <w:r w:rsidR="00D904DD" w:rsidDel="00817754">
          <w:delText>,</w:delText>
        </w:r>
        <w:r w:rsidR="00AD1D21" w:rsidDel="00817754">
          <w:delText xml:space="preserve"> r</w:delText>
        </w:r>
      </w:del>
      <w:ins w:id="60" w:author="Microsoft Office User" w:date="2016-08-30T10:05:00Z">
        <w:r w:rsidR="00817754">
          <w:t>R</w:t>
        </w:r>
      </w:ins>
      <w:del w:id="61" w:author="Michael Chen" w:date="2016-09-08T16:06:00Z">
        <w:r w:rsidR="00AD1D21" w:rsidDel="0056233A">
          <w:delText>adium isotope</w:delText>
        </w:r>
        <w:r w:rsidR="004921B2" w:rsidDel="0056233A">
          <w:delText>s also have been leveraged</w:delText>
        </w:r>
      </w:del>
      <w:ins w:id="62" w:author="Microsoft Office User" w:date="2016-08-30T10:04:00Z">
        <w:del w:id="63" w:author="Michael Chen" w:date="2016-09-08T16:06:00Z">
          <w:r w:rsidR="00817754" w:rsidDel="0056233A">
            <w:delText xml:space="preserve"> used</w:delText>
          </w:r>
        </w:del>
      </w:ins>
      <w:ins w:id="64" w:author="Michael Chen" w:date="2016-09-08T16:06:00Z">
        <w:r w:rsidR="0056233A">
          <w:t xml:space="preserve">adium isotopes </w:t>
        </w:r>
        <w:proofErr w:type="gramStart"/>
        <w:r w:rsidR="0056233A">
          <w:t>have also been used</w:t>
        </w:r>
      </w:ins>
      <w:proofErr w:type="gramEnd"/>
      <w:r w:rsidR="004921B2">
        <w:t xml:space="preserve"> as naturally occurring environmental tracers. </w:t>
      </w:r>
      <w:r w:rsidR="00D904DD">
        <w:t>A well-established</w:t>
      </w:r>
      <w:r w:rsidR="004921B2">
        <w:t xml:space="preserve">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ining naturally occurring radium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SGD fluxes</w:t>
      </w:r>
      <w:r w:rsidR="004921B2">
        <w:t xml:space="preserve"> match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dium 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 xml:space="preserve">experience rapid changes </w:t>
      </w:r>
      <w:r w:rsidR="004921B2">
        <w:lastRenderedPageBreak/>
        <w:t>in solution salinity, pH, and redox state</w:t>
      </w:r>
      <w:r w:rsidR="00D34445">
        <w:t>, making radium transport through them more complicated</w:t>
      </w:r>
      <w:r w:rsidR="004921B2">
        <w:t>.</w:t>
      </w:r>
      <w:r w:rsidR="00D34445">
        <w:t xml:space="preserve"> Indeed, variations of radium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F63FA8">
        <w:t xml:space="preserve">, radium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420C93">
        <w:t xml:space="preserve">This is possible when </w:t>
      </w:r>
      <w:r w:rsidR="00F851D7">
        <w:t>the radium isotopic signature of produced water significantly differs from that of local groundwater</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radium behavior in groundwater, as transport may be significantly non-conservative due to mixing of the highly saline, often anoxic </w:t>
      </w:r>
      <w:proofErr w:type="gramStart"/>
      <w:r w:rsidR="00F851D7">
        <w:t>waste waters</w:t>
      </w:r>
      <w:proofErr w:type="gramEnd"/>
      <w:r w:rsidR="00F851D7">
        <w:t xml:space="preserve"> with local, </w:t>
      </w:r>
      <w:proofErr w:type="spellStart"/>
      <w:r w:rsidR="00F851D7">
        <w:t>oxic</w:t>
      </w:r>
      <w:proofErr w:type="spellEnd"/>
      <w:r w:rsidR="00F851D7">
        <w:t>, low salinity groundwater</w:t>
      </w:r>
      <w:r w:rsidR="00210C4A">
        <w:t>.</w:t>
      </w:r>
      <w:r w:rsidR="009934C3">
        <w:t xml:space="preserve"> </w:t>
      </w:r>
    </w:p>
    <w:p w14:paraId="7CB33F35" w14:textId="2CA2B3A4" w:rsidR="009B6BB8" w:rsidRDefault="009B6BB8" w:rsidP="009B6BB8">
      <w:pPr>
        <w:spacing w:line="360" w:lineRule="auto"/>
        <w:rPr>
          <w:ins w:id="65" w:author="Microsoft Office User" w:date="2016-08-30T11:12:00Z"/>
        </w:rPr>
      </w:pPr>
      <w:ins w:id="66" w:author="Microsoft Office User" w:date="2016-08-30T11:16:00Z">
        <w:r>
          <w:tab/>
        </w:r>
      </w:ins>
      <w:ins w:id="67" w:author="Microsoft Office User" w:date="2016-08-30T11:17:00Z">
        <w:r>
          <w:t>Although Ra is know</w:t>
        </w:r>
        <w:r w:rsidR="00A57C4F">
          <w:t xml:space="preserve">n to co-precipitate with </w:t>
        </w:r>
        <w:proofErr w:type="spellStart"/>
        <w:r w:rsidR="00A57C4F">
          <w:t>Sr</w:t>
        </w:r>
        <w:proofErr w:type="spellEnd"/>
        <w:r w:rsidR="00A57C4F">
          <w:t xml:space="preserve"> and Ba-bearing minerals, the</w:t>
        </w:r>
      </w:ins>
      <w:ins w:id="68" w:author="Microsoft Office User" w:date="2016-08-30T11:21:00Z">
        <w:r w:rsidR="00A57C4F">
          <w:t>ir</w:t>
        </w:r>
      </w:ins>
      <w:ins w:id="69" w:author="Microsoft Office User" w:date="2016-08-30T11:17:00Z">
        <w:r w:rsidR="00A57C4F">
          <w:t xml:space="preserve"> high solubility (log K</w:t>
        </w:r>
      </w:ins>
      <w:ins w:id="70" w:author="Microsoft Office User" w:date="2016-08-30T11:21:00Z">
        <w:r w:rsidR="00A57C4F">
          <w:t xml:space="preserve">’s = xxx, xxx respectively </w:t>
        </w:r>
        <w:del w:id="71" w:author="Michael Chen" w:date="2016-09-08T16:10:00Z">
          <w:r w:rsidR="00A57C4F" w:rsidDel="0056233A">
            <w:delText>(refs)</w:delText>
          </w:r>
        </w:del>
      </w:ins>
      <w:ins w:id="72" w:author="Michael Chen" w:date="2016-09-08T16:10:00Z">
        <w:r w:rsidR="0056233A">
          <w:t>[REF]</w:t>
        </w:r>
      </w:ins>
      <w:ins w:id="73" w:author="Microsoft Office User" w:date="2016-08-30T11:21:00Z">
        <w:r w:rsidR="00A57C4F">
          <w:t>) constrains precipitation in most aquifer systems</w:t>
        </w:r>
      </w:ins>
      <w:ins w:id="74" w:author="Microsoft Office User" w:date="2016-08-30T11:22:00Z">
        <w:r w:rsidR="00A57C4F">
          <w:t>. Hence, Ra adsorption to mineral solids</w:t>
        </w:r>
      </w:ins>
      <w:ins w:id="75" w:author="Microsoft Office User" w:date="2016-08-30T11:16:00Z">
        <w:r>
          <w:t xml:space="preserve"> imparts the greatest chemical control on </w:t>
        </w:r>
      </w:ins>
      <w:ins w:id="76" w:author="Microsoft Office User" w:date="2016-08-30T11:17:00Z">
        <w:r>
          <w:t xml:space="preserve">soluble </w:t>
        </w:r>
      </w:ins>
      <w:ins w:id="77" w:author="Microsoft Office User" w:date="2016-08-30T11:16:00Z">
        <w:r>
          <w:t xml:space="preserve">Ra transport in groundwater systems (refs). </w:t>
        </w:r>
      </w:ins>
      <w:ins w:id="78" w:author="Microsoft Office User" w:date="2016-08-30T11:22:00Z">
        <w:r w:rsidR="00A57C4F">
          <w:t xml:space="preserve"> </w:t>
        </w:r>
      </w:ins>
      <w:del w:id="79" w:author="Microsoft Office User" w:date="2016-08-30T11:16:00Z">
        <w:r w:rsidR="00AD1D21" w:rsidDel="009B6BB8">
          <w:tab/>
        </w:r>
      </w:del>
      <w:ins w:id="80" w:author="Microsoft Office User" w:date="2016-08-30T11:03:00Z">
        <w:r w:rsidR="00566609">
          <w:t>Under environmental conditions, Ra is not redox active, and</w:t>
        </w:r>
      </w:ins>
      <w:ins w:id="81" w:author="Microsoft Office User" w:date="2016-08-30T11:12:00Z">
        <w:r>
          <w:t xml:space="preserve"> its</w:t>
        </w:r>
      </w:ins>
      <w:ins w:id="82" w:author="Microsoft Office User" w:date="2016-08-30T11:03:00Z">
        <w:r w:rsidR="00566609">
          <w:t xml:space="preserve"> </w:t>
        </w:r>
      </w:ins>
      <w:ins w:id="83" w:author="Microsoft Office User" w:date="2016-08-30T11:23:00Z">
        <w:r w:rsidR="00A57C4F">
          <w:t>solution</w:t>
        </w:r>
      </w:ins>
      <w:ins w:id="84" w:author="Microsoft Office User" w:date="2016-08-30T11:03:00Z">
        <w:r w:rsidR="00566609">
          <w:t xml:space="preserve"> speciation</w:t>
        </w:r>
      </w:ins>
      <w:ins w:id="85" w:author="Microsoft Office User" w:date="2016-08-30T11:12:00Z">
        <w:r>
          <w:t xml:space="preserve"> </w:t>
        </w:r>
      </w:ins>
      <w:proofErr w:type="gramStart"/>
      <w:ins w:id="86" w:author="Microsoft Office User" w:date="2016-08-30T11:03:00Z">
        <w:r w:rsidR="00566609">
          <w:t>is dominated</w:t>
        </w:r>
        <w:proofErr w:type="gramEnd"/>
        <w:r w:rsidR="00566609">
          <w:t xml:space="preserve"> by</w:t>
        </w:r>
      </w:ins>
      <w:ins w:id="87" w:author="Microsoft Office User" w:date="2016-08-30T11:01:00Z">
        <w:r w:rsidR="00566609">
          <w:t xml:space="preserve"> </w:t>
        </w:r>
      </w:ins>
      <w:ins w:id="88" w:author="Microsoft Office User" w:date="2016-08-30T11:07:00Z">
        <w:r w:rsidR="00566609">
          <w:t>free radium (</w:t>
        </w:r>
      </w:ins>
      <w:ins w:id="89" w:author="Microsoft Office User" w:date="2016-08-30T11:01:00Z">
        <w:r w:rsidR="00566609">
          <w:t>Ra</w:t>
        </w:r>
        <w:r w:rsidR="00566609" w:rsidRPr="00566609">
          <w:rPr>
            <w:vertAlign w:val="superscript"/>
            <w:rPrChange w:id="90" w:author="Microsoft Office User" w:date="2016-08-30T11:07:00Z">
              <w:rPr/>
            </w:rPrChange>
          </w:rPr>
          <w:t>2+</w:t>
        </w:r>
      </w:ins>
      <w:ins w:id="91" w:author="Microsoft Office User" w:date="2016-08-30T11:07:00Z">
        <w:r w:rsidR="00566609">
          <w:t>)</w:t>
        </w:r>
      </w:ins>
      <w:ins w:id="92" w:author="Microsoft Office User" w:date="2016-08-30T11:01:00Z">
        <w:r w:rsidR="00566609">
          <w:t xml:space="preserve"> </w:t>
        </w:r>
      </w:ins>
      <w:ins w:id="93" w:author="Microsoft Office User" w:date="2016-08-30T11:04:00Z">
        <w:r w:rsidR="00566609">
          <w:t xml:space="preserve">across a wide range of chemical conditions (e.g. pH and salinity). </w:t>
        </w:r>
      </w:ins>
      <w:ins w:id="94" w:author="Microsoft Office User" w:date="2016-08-30T11:13:00Z">
        <w:r>
          <w:t>Weak complexes with</w:t>
        </w:r>
      </w:ins>
      <w:ins w:id="95" w:author="Microsoft Office User" w:date="2016-08-30T11:08:00Z">
        <w:r w:rsidR="00566609">
          <w:t xml:space="preserve"> </w:t>
        </w:r>
      </w:ins>
      <w:ins w:id="96" w:author="Microsoft Office User" w:date="2016-08-30T11:06:00Z">
        <w:r w:rsidR="00566609">
          <w:t>carbonate and sulfate</w:t>
        </w:r>
      </w:ins>
      <w:ins w:id="97" w:author="Microsoft Office User" w:date="2016-08-30T11:13:00Z">
        <w:r>
          <w:t xml:space="preserve"> are observed</w:t>
        </w:r>
      </w:ins>
      <w:ins w:id="98" w:author="Microsoft Office User" w:date="2016-08-30T11:10:00Z">
        <w:r>
          <w:t xml:space="preserve">, but these solution species </w:t>
        </w:r>
      </w:ins>
      <w:ins w:id="99" w:author="Microsoft Office User" w:date="2016-08-30T11:24:00Z">
        <w:r w:rsidR="00A57C4F">
          <w:t>dominate</w:t>
        </w:r>
      </w:ins>
      <w:ins w:id="100" w:author="Microsoft Office User" w:date="2016-08-30T11:11:00Z">
        <w:r>
          <w:t xml:space="preserve"> above pH 9 and when ligand activities are high (greater than xxx M)</w:t>
        </w:r>
        <w:del w:id="101" w:author="Michael Chen" w:date="2016-09-08T16:13:00Z">
          <w:r w:rsidDel="00F9284E">
            <w:delText>.</w:delText>
          </w:r>
        </w:del>
        <w:r>
          <w:t xml:space="preserve"> </w:t>
        </w:r>
      </w:ins>
      <w:moveToRangeStart w:id="102" w:author="Microsoft Office User" w:date="2016-08-30T10:45:00Z" w:name="move460317287"/>
      <w:moveTo w:id="103" w:author="Microsoft Office User" w:date="2016-08-30T10:45:00Z">
        <w:del w:id="104" w:author="Microsoft Office User" w:date="2016-08-30T10:47:00Z">
          <w:r w:rsidR="00EF1070" w:rsidDel="00EF1070">
            <w:delText>Radium</w:delText>
          </w:r>
        </w:del>
        <w:del w:id="105" w:author="Microsoft Office User" w:date="2016-08-30T10:46:00Z">
          <w:r w:rsidR="00EF1070" w:rsidDel="00EF1070">
            <w:delText xml:space="preserve"> weakly </w:delText>
          </w:r>
        </w:del>
        <w:del w:id="106" w:author="Microsoft Office User" w:date="2016-08-30T10:47:00Z">
          <w:r w:rsidR="00EF1070" w:rsidDel="00EF1070">
            <w:delText xml:space="preserve">forms complexes with </w:delText>
          </w:r>
        </w:del>
        <w:del w:id="107" w:author="Microsoft Office User" w:date="2016-08-30T11:12:00Z">
          <w:r w:rsidR="00EF1070" w:rsidDel="009B6BB8">
            <w:delText>carbonate and sulfate ions at pH values greater than 9</w:delText>
          </w:r>
        </w:del>
        <w:del w:id="108" w:author="Microsoft Office User" w:date="2016-08-30T10:47:00Z">
          <w:r w:rsidR="00EF1070" w:rsidDel="00EF1070">
            <w:delText xml:space="preserve">, but is free radium for most environmental conditions </w:delText>
          </w:r>
        </w:del>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del w:id="109" w:author="Microsoft Office User" w:date="2016-08-30T11:24:00Z">
          <w:r w:rsidR="00EF1070" w:rsidDel="00A57C4F">
            <w:delText xml:space="preserve">. </w:delText>
          </w:r>
        </w:del>
      </w:moveTo>
      <w:moveToRangeEnd w:id="102"/>
      <w:del w:id="110" w:author="Microsoft Office User" w:date="2016-08-30T10:48:00Z">
        <w:r w:rsidR="00AD1D21" w:rsidDel="00EF1070">
          <w:delText xml:space="preserve">Radium isotope transport is dominated by advection and diffusion, where specific </w:delText>
        </w:r>
        <w:r w:rsidR="001C67BE" w:rsidDel="00EF1070">
          <w:delText xml:space="preserve">solid </w:delText>
        </w:r>
        <w:r w:rsidR="00AD1D21" w:rsidDel="00EF1070">
          <w:delText>phases</w:delText>
        </w:r>
        <w:r w:rsidR="00BC00AE" w:rsidDel="00EF1070">
          <w:delText xml:space="preserve"> control the aqueous radium concentration through sorption</w:delText>
        </w:r>
        <w:r w:rsidR="00AD1D21" w:rsidDel="00EF1070">
          <w:delText xml:space="preserve">. </w:delText>
        </w:r>
      </w:del>
      <w:moveFromRangeStart w:id="111" w:author="Microsoft Office User" w:date="2016-08-30T10:45:00Z" w:name="move460317287"/>
      <w:moveFrom w:id="112" w:author="Microsoft Office User" w:date="2016-08-30T10:45:00Z">
        <w:del w:id="113" w:author="Microsoft Office User" w:date="2016-08-30T11:24:00Z">
          <w:r w:rsidR="00642DB1" w:rsidDel="00A57C4F">
            <w:delText>Radium weakly forms complexes with carbonate and sulfate</w:delText>
          </w:r>
          <w:r w:rsidR="00BC00AE" w:rsidDel="00A57C4F">
            <w:delText xml:space="preserve"> ions</w:delText>
          </w:r>
          <w:r w:rsidR="00642DB1" w:rsidDel="00A57C4F">
            <w:delText xml:space="preserve"> at pH values greater than 9</w:delText>
          </w:r>
          <w:r w:rsidR="00C12AA1" w:rsidDel="00A57C4F">
            <w:delText xml:space="preserve">, but is </w:delText>
          </w:r>
          <w:r w:rsidR="009934C3" w:rsidDel="00A57C4F">
            <w:delText xml:space="preserve">free radium for </w:delText>
          </w:r>
          <w:r w:rsidR="00BC00AE" w:rsidDel="00A57C4F">
            <w:delText xml:space="preserve">most </w:delText>
          </w:r>
          <w:r w:rsidR="00C12AA1" w:rsidDel="00A57C4F">
            <w:delText xml:space="preserve">environmental conditions </w:delText>
          </w:r>
          <w:r w:rsidR="00C12AA1" w:rsidDel="00A57C4F">
            <w:fldChar w:fldCharType="begin" w:fldLock="1"/>
          </w:r>
          <w:r w:rsidR="00567F2A" w:rsidDel="00A57C4F">
            <w:del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delInstrText>
          </w:r>
          <w:r w:rsidR="00C12AA1" w:rsidDel="00A57C4F">
            <w:fldChar w:fldCharType="separate"/>
          </w:r>
          <w:r w:rsidR="007E2D12" w:rsidRPr="007E2D12" w:rsidDel="00A57C4F">
            <w:rPr>
              <w:noProof/>
            </w:rPr>
            <w:delText>(Grivé, Duro, Colàs, &amp; Giffaut, 2015)</w:delText>
          </w:r>
          <w:r w:rsidR="00C12AA1" w:rsidDel="00A57C4F">
            <w:fldChar w:fldCharType="end"/>
          </w:r>
          <w:r w:rsidR="004E325D" w:rsidDel="00A57C4F">
            <w:delText>.</w:delText>
          </w:r>
          <w:r w:rsidR="00C12AA1" w:rsidDel="00A57C4F">
            <w:delText xml:space="preserve"> </w:delText>
          </w:r>
        </w:del>
      </w:moveFrom>
      <w:moveFromRangeEnd w:id="111"/>
      <w:del w:id="114" w:author="Microsoft Office User" w:date="2016-08-30T10:48:00Z">
        <w:r w:rsidR="004E325D" w:rsidDel="00324B19">
          <w:delText xml:space="preserve">Previous work </w:delText>
        </w:r>
        <w:r w:rsidR="00BC00AE" w:rsidDel="00324B19">
          <w:delText>studied</w:delText>
        </w:r>
      </w:del>
      <w:ins w:id="115" w:author="Microsoft Office User" w:date="2016-08-30T11:24:00Z">
        <w:r w:rsidR="00A57C4F">
          <w:t>.</w:t>
        </w:r>
      </w:ins>
      <w:ins w:id="116" w:author="Microsoft Office User" w:date="2016-08-30T11:28:00Z">
        <w:r w:rsidR="00A57C4F">
          <w:t xml:space="preserve"> </w:t>
        </w:r>
      </w:ins>
      <w:del w:id="117" w:author="Microsoft Office User" w:date="2016-08-30T11:14:00Z">
        <w:r w:rsidR="00AD1D21" w:rsidDel="009B6BB8">
          <w:delText xml:space="preserve"> </w:delText>
        </w:r>
      </w:del>
    </w:p>
    <w:p w14:paraId="4D3AFF68" w14:textId="00435822" w:rsidR="009E6615" w:rsidDel="00493C1D" w:rsidRDefault="00A57C4F" w:rsidP="00493C1D">
      <w:pPr>
        <w:spacing w:line="360" w:lineRule="auto"/>
        <w:ind w:firstLine="720"/>
        <w:rPr>
          <w:del w:id="118" w:author="Michael Chen" w:date="2016-09-08T16:20:00Z"/>
        </w:rPr>
        <w:pPrChange w:id="119" w:author="Michael Chen" w:date="2016-09-08T16:20:00Z">
          <w:pPr>
            <w:spacing w:line="360" w:lineRule="auto"/>
          </w:pPr>
        </w:pPrChange>
      </w:pPr>
      <w:ins w:id="120" w:author="Microsoft Office User" w:date="2016-08-30T11:25:00Z">
        <w:r>
          <w:t xml:space="preserve">Numerous studies have examined Ra </w:t>
        </w:r>
      </w:ins>
      <w:ins w:id="121" w:author="Microsoft Office User" w:date="2016-08-30T11:26:00Z">
        <w:r>
          <w:t>(ad)</w:t>
        </w:r>
      </w:ins>
      <w:r w:rsidR="00AD1D21">
        <w:t>sorption</w:t>
      </w:r>
      <w:ins w:id="122" w:author="Microsoft Office User" w:date="2016-08-30T11:25:00Z">
        <w:r>
          <w:t xml:space="preserve"> to natural sediments and specific minerals</w:t>
        </w:r>
      </w:ins>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ins w:id="123" w:author="Microsoft Office User" w:date="2016-08-30T11:28:00Z">
        <w:r>
          <w:t>d</w:t>
        </w:r>
        <w:proofErr w:type="spellEnd"/>
        <w:r>
          <w:t xml:space="preserve"> </w:t>
        </w:r>
        <w:del w:id="124" w:author="Michael Chen" w:date="2016-09-08T16:13:00Z">
          <w:r w:rsidDel="00F9284E">
            <w:delText>(refs)</w:delText>
          </w:r>
        </w:del>
        <w:del w:id="125" w:author="Michael Chen" w:date="2016-09-08T16:14:00Z">
          <w:r w:rsidDel="00F9284E">
            <w:delText xml:space="preserve">. In general, </w:delText>
          </w:r>
        </w:del>
      </w:ins>
      <w:ins w:id="126" w:author="Microsoft Office User" w:date="2016-08-30T11:29:00Z">
        <w:del w:id="127" w:author="Michael Chen" w:date="2016-09-08T16:14:00Z">
          <w:r w:rsidR="009E6615" w:rsidDel="00F9284E">
            <w:delText xml:space="preserve">iron (hydr)oxides, </w:delText>
          </w:r>
        </w:del>
      </w:ins>
      <w:del w:id="128" w:author="Michael Chen" w:date="2016-09-08T16:14:00Z">
        <w:r w:rsidR="00AD1D21" w:rsidDel="00F9284E">
          <w:delText>d</w:delText>
        </w:r>
        <w:r w:rsidR="00BC00AE" w:rsidDel="00F9284E">
          <w:delText>, finding that iron</w:delText>
        </w:r>
        <w:r w:rsidR="007E6F3B" w:rsidDel="00F9284E">
          <w:delText xml:space="preserve"> oxides,</w:delText>
        </w:r>
        <w:r w:rsidR="00BC00AE" w:rsidDel="00F9284E">
          <w:delText xml:space="preserve"> manganese oxides</w:delText>
        </w:r>
        <w:r w:rsidR="007E6F3B" w:rsidDel="00F9284E">
          <w:delText>, and some clays</w:delText>
        </w:r>
      </w:del>
      <w:ins w:id="129" w:author="Microsoft Office User" w:date="2016-08-30T11:29:00Z">
        <w:del w:id="130" w:author="Michael Chen" w:date="2016-09-08T16:14:00Z">
          <w:r w:rsidR="009E6615" w:rsidDel="00F9284E">
            <w:delText xml:space="preserve"> minerals</w:delText>
          </w:r>
        </w:del>
      </w:ins>
      <w:del w:id="131" w:author="Michael Chen" w:date="2016-09-08T16:14:00Z">
        <w:r w:rsidR="00BC00AE" w:rsidDel="00F9284E">
          <w:delText xml:space="preserve"> dominate radium retention</w:delText>
        </w:r>
      </w:del>
      <w:ins w:id="132" w:author="Microsoft Office User" w:date="2016-08-30T11:56:00Z">
        <w:del w:id="133" w:author="Michael Chen" w:date="2016-09-08T16:14:00Z">
          <w:r w:rsidR="0073470F" w:rsidDel="00F9284E">
            <w:delText>are found to be the most</w:delText>
          </w:r>
        </w:del>
      </w:ins>
      <w:ins w:id="134" w:author="Microsoft Office User" w:date="2016-08-30T11:29:00Z">
        <w:del w:id="135" w:author="Michael Chen" w:date="2016-09-08T16:14:00Z">
          <w:r w:rsidR="009E6615" w:rsidDel="00F9284E">
            <w:delText xml:space="preserve"> potent sorbents of Ra</w:delText>
          </w:r>
        </w:del>
      </w:ins>
      <w:del w:id="136" w:author="Michael Chen" w:date="2016-09-08T16:14:00Z">
        <w:r w:rsidR="00AD1D21" w:rsidDel="00F9284E">
          <w:delText xml:space="preserve"> </w:delText>
        </w:r>
      </w:del>
      <w:r w:rsidR="00C12AA1">
        <w:fldChar w:fldCharType="begin" w:fldLock="1"/>
      </w:r>
      <w:r w:rsidR="00567F2A">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ins w:id="137" w:author="Michael Chen" w:date="2016-09-08T16:14:00Z">
        <w:r w:rsidR="00F9284E">
          <w:t xml:space="preserve"> In general, iron (</w:t>
        </w:r>
        <w:proofErr w:type="spellStart"/>
        <w:r w:rsidR="00F9284E">
          <w:t>hydr</w:t>
        </w:r>
        <w:proofErr w:type="spellEnd"/>
        <w:r w:rsidR="00F9284E">
          <w:t>)oxides, manganese oxides, and some clay minerals are found to be the most potent sorbents of Ra.</w:t>
        </w:r>
      </w:ins>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ins w:id="138" w:author="Microsoft Office User" w:date="2016-08-30T11:30:00Z">
        <w:r w:rsidR="009E6615">
          <w:t xml:space="preserve">reported </w:t>
        </w:r>
        <w:proofErr w:type="spellStart"/>
        <w:proofErr w:type="gramStart"/>
        <w:r w:rsidR="009E6615">
          <w:t>Kd</w:t>
        </w:r>
        <w:proofErr w:type="spellEnd"/>
        <w:proofErr w:type="gramEnd"/>
        <w:r w:rsidR="009E6615">
          <w:t xml:space="preserve"> values provide </w:t>
        </w:r>
      </w:ins>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w:t>
      </w:r>
      <w:del w:id="139" w:author="Microsoft Office User" w:date="2016-08-30T11:31:00Z">
        <w:r w:rsidR="00AD1D21" w:rsidDel="009E6615">
          <w:delText xml:space="preserve">are </w:delText>
        </w:r>
      </w:del>
      <w:r w:rsidR="00AD1D21">
        <w:t xml:space="preserve">not easily adapted to </w:t>
      </w:r>
      <w:ins w:id="140" w:author="Microsoft Office User" w:date="2016-08-30T11:30:00Z">
        <w:r w:rsidR="009E6615">
          <w:t xml:space="preserve">chemically </w:t>
        </w:r>
      </w:ins>
      <w:r w:rsidR="00BC00AE">
        <w:t xml:space="preserve">dynamic </w:t>
      </w:r>
      <w:ins w:id="141" w:author="Microsoft Office User" w:date="2016-08-30T11:31:00Z">
        <w:r w:rsidR="009E6615">
          <w:t xml:space="preserve">and </w:t>
        </w:r>
        <w:proofErr w:type="spellStart"/>
        <w:r w:rsidR="009E6615">
          <w:t>mineralogically</w:t>
        </w:r>
        <w:proofErr w:type="spellEnd"/>
        <w:r w:rsidR="009E6615">
          <w:t xml:space="preserve"> complex </w:t>
        </w:r>
      </w:ins>
      <w:r w:rsidR="00BC00AE">
        <w:t>systems</w:t>
      </w:r>
      <w:del w:id="142" w:author="Microsoft Office User" w:date="2016-08-30T11:30:00Z">
        <w:r w:rsidR="00BC00AE" w:rsidDel="009E6615">
          <w:delText xml:space="preserve"> or systems with</w:delText>
        </w:r>
        <w:r w:rsidR="00D76CE0" w:rsidDel="009E6615">
          <w:delText xml:space="preserve"> complex </w:delText>
        </w:r>
        <w:r w:rsidR="00BC00AE" w:rsidDel="009E6615">
          <w:delText>mineral composition</w:delText>
        </w:r>
      </w:del>
      <w:r w:rsidR="00AD1D21">
        <w:t>.</w:t>
      </w:r>
      <w:r w:rsidR="007F6638">
        <w:t xml:space="preserve"> </w:t>
      </w:r>
      <w:commentRangeStart w:id="143"/>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w:t>
      </w:r>
      <w:del w:id="144" w:author="Michael Chen" w:date="2016-09-08T16:15:00Z">
        <w:r w:rsidR="007F6638" w:rsidDel="00F9284E">
          <w:delText xml:space="preserve">similar </w:delText>
        </w:r>
      </w:del>
      <w:ins w:id="145" w:author="Michael Chen" w:date="2016-09-08T16:15:00Z">
        <w:r w:rsidR="00F9284E">
          <w:t>common estuarine minerals</w:t>
        </w:r>
      </w:ins>
      <w:commentRangeStart w:id="146"/>
      <w:del w:id="147" w:author="Michael Chen" w:date="2016-09-08T16:15:00Z">
        <w:r w:rsidR="007F6638" w:rsidDel="00F9284E">
          <w:delText>systems</w:delText>
        </w:r>
      </w:del>
      <w:commentRangeEnd w:id="146"/>
      <w:r w:rsidR="009E6615">
        <w:rPr>
          <w:rStyle w:val="CommentReference"/>
        </w:rPr>
        <w:commentReference w:id="146"/>
      </w:r>
      <w:r w:rsidR="007F6638">
        <w:t>, even when only</w:t>
      </w:r>
      <w:ins w:id="148" w:author="Michael Chen" w:date="2016-09-08T16:16:00Z">
        <w:r w:rsidR="00F9284E">
          <w:t xml:space="preserve"> representative </w:t>
        </w:r>
      </w:ins>
      <w:del w:id="149" w:author="Michael Chen" w:date="2016-09-08T16:16:00Z">
        <w:r w:rsidR="007F6638" w:rsidDel="00F9284E">
          <w:delText xml:space="preserve"> a </w:delText>
        </w:r>
      </w:del>
      <w:r w:rsidR="007F6638">
        <w:t>synthetic iron oxide</w:t>
      </w:r>
      <w:ins w:id="150" w:author="Michael Chen" w:date="2016-09-08T16:16:00Z">
        <w:r w:rsidR="00F9284E">
          <w:t>s</w:t>
        </w:r>
      </w:ins>
      <w:r w:rsidR="007F6638">
        <w:t xml:space="preserve"> </w:t>
      </w:r>
      <w:del w:id="151" w:author="Michael Chen" w:date="2016-09-08T16:16:00Z">
        <w:r w:rsidR="007F6638" w:rsidDel="00F9284E">
          <w:delText xml:space="preserve">was </w:delText>
        </w:r>
      </w:del>
      <w:ins w:id="152" w:author="Michael Chen" w:date="2016-09-08T16:16:00Z">
        <w:r w:rsidR="00F9284E">
          <w:t xml:space="preserve">were </w:t>
        </w:r>
      </w:ins>
      <w:r w:rsidR="007F6638">
        <w:t>considered</w:t>
      </w:r>
      <w:r w:rsidR="00D713C8">
        <w:t xml:space="preserve"> </w:t>
      </w:r>
      <w:commentRangeEnd w:id="143"/>
      <w:r w:rsidR="009E6615">
        <w:rPr>
          <w:rStyle w:val="CommentReference"/>
        </w:rPr>
        <w:commentReference w:id="143"/>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ins w:id="153" w:author="Microsoft Office User" w:date="2016-08-30T11:38:00Z">
        <w:r w:rsidR="009E6615">
          <w:t xml:space="preserve"> </w:t>
        </w:r>
      </w:ins>
      <w:ins w:id="154" w:author="Michael Chen" w:date="2016-09-08T16:16:00Z">
        <w:r w:rsidR="00F9284E">
          <w:t>S</w:t>
        </w:r>
      </w:ins>
      <w:moveToRangeStart w:id="155" w:author="Michael Chen" w:date="2016-09-08T16:16:00Z" w:name="move461114722"/>
      <w:commentRangeStart w:id="156"/>
      <w:moveTo w:id="157" w:author="Michael Chen" w:date="2016-09-08T16:16:00Z">
        <w:del w:id="158" w:author="Michael Chen" w:date="2016-09-08T16:16:00Z">
          <w:r w:rsidR="00F9284E" w:rsidDel="00F9284E">
            <w:delText>The s</w:delText>
          </w:r>
        </w:del>
        <w:r w:rsidR="00F9284E">
          <w:t>orption of other group II ions to montmorillonites and other clay minerals is</w:t>
        </w:r>
      </w:moveTo>
      <w:ins w:id="159" w:author="Michael Chen" w:date="2016-09-08T16:21:00Z">
        <w:r w:rsidR="00493C1D">
          <w:t xml:space="preserve"> also</w:t>
        </w:r>
      </w:ins>
      <w:moveTo w:id="160" w:author="Michael Chen" w:date="2016-09-08T16:16:00Z">
        <w:r w:rsidR="00F9284E">
          <w:t xml:space="preserve"> well studied </w:t>
        </w:r>
        <w:del w:id="161" w:author="Michael Chen" w:date="2016-09-08T16:21:00Z">
          <w:r w:rsidR="00F9284E" w:rsidDel="00493C1D">
            <w:delText xml:space="preserve">and modeled </w:delText>
          </w:r>
        </w:del>
        <w:r w:rsidR="00F9284E">
          <w:fldChar w:fldCharType="begin" w:fldLock="1"/>
        </w:r>
        <w:r w:rsidR="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F9284E" w:rsidRPr="007E2D12">
          <w:rPr>
            <w:noProof/>
          </w:rPr>
          <w:t>(Bas, 2006; Michael H. Bradbury &amp; Baeyens, 2005; Kraepiel, Keiler, &amp; Morel, 1999)</w:t>
        </w:r>
        <w:r w:rsidR="00F9284E">
          <w:fldChar w:fldCharType="end"/>
        </w:r>
        <w:r w:rsidR="00F9284E">
          <w:t xml:space="preserve">, but there is only a limited data set for radium sorption </w:t>
        </w:r>
        <w:r w:rsidR="00F9284E">
          <w:fldChar w:fldCharType="begin" w:fldLock="1"/>
        </w:r>
        <w:r w:rsidR="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F9284E" w:rsidRPr="007E2D12">
          <w:rPr>
            <w:noProof/>
          </w:rPr>
          <w:t>(Tamamura et al., 2013)</w:t>
        </w:r>
        <w:r w:rsidR="00F9284E">
          <w:fldChar w:fldCharType="end"/>
        </w:r>
        <w:r w:rsidR="00F9284E">
          <w:t xml:space="preserve">. </w:t>
        </w:r>
      </w:moveTo>
      <w:ins w:id="162" w:author="Michael Chen" w:date="2016-09-08T16:22:00Z">
        <w:r w:rsidR="00493C1D">
          <w:t>T</w:t>
        </w:r>
      </w:ins>
      <w:moveTo w:id="163" w:author="Michael Chen" w:date="2016-09-08T16:16:00Z">
        <w:del w:id="164" w:author="Michael Chen" w:date="2016-09-08T16:22:00Z">
          <w:r w:rsidR="00F9284E" w:rsidDel="00493C1D">
            <w:delText>Lastly, t</w:delText>
          </w:r>
        </w:del>
        <w:r w:rsidR="00F9284E">
          <w:t xml:space="preserve">here is very little data examining the sorption of radium to reduced minerals that form during natural cycling of certain </w:t>
        </w:r>
        <w:proofErr w:type="spellStart"/>
        <w:r w:rsidR="00F9284E">
          <w:t>groundwaters</w:t>
        </w:r>
        <w:proofErr w:type="spellEnd"/>
        <w:r w:rsidR="00F9284E">
          <w:t>.</w:t>
        </w:r>
      </w:moveTo>
      <w:ins w:id="165" w:author="Michael Chen" w:date="2016-09-08T16:22:00Z">
        <w:r w:rsidR="00493C1D">
          <w:t xml:space="preserve"> This is of </w:t>
        </w:r>
        <w:r w:rsidR="00493C1D">
          <w:lastRenderedPageBreak/>
          <w:t>particular interest</w:t>
        </w:r>
      </w:ins>
      <w:ins w:id="166" w:author="Michael Chen" w:date="2016-09-08T16:32:00Z">
        <w:r w:rsidR="004F77BE">
          <w:t xml:space="preserve"> during hydraulic fracturing </w:t>
        </w:r>
      </w:ins>
      <w:ins w:id="167" w:author="Michael Chen" w:date="2016-09-08T16:22:00Z">
        <w:r w:rsidR="00493C1D">
          <w:t>when considering releases of deep, anoxic, radium enriched waters</w:t>
        </w:r>
      </w:ins>
      <w:ins w:id="168" w:author="Michael Chen" w:date="2016-09-08T16:23:00Z">
        <w:r w:rsidR="004F77BE">
          <w:t xml:space="preserve"> to the surface, or injection of </w:t>
        </w:r>
        <w:proofErr w:type="spellStart"/>
        <w:r w:rsidR="004F77BE">
          <w:t>oxic</w:t>
        </w:r>
        <w:proofErr w:type="spellEnd"/>
        <w:r w:rsidR="004F77BE">
          <w:t xml:space="preserve"> water into deep, anoxic formations</w:t>
        </w:r>
      </w:ins>
      <w:ins w:id="169" w:author="Michael Chen" w:date="2016-09-08T16:32:00Z">
        <w:r w:rsidR="004F77BE">
          <w:t xml:space="preserve"> that have accumulated radium over long </w:t>
        </w:r>
        <w:proofErr w:type="gramStart"/>
        <w:r w:rsidR="004F77BE">
          <w:t>time periods</w:t>
        </w:r>
      </w:ins>
      <w:proofErr w:type="gramEnd"/>
      <w:ins w:id="170" w:author="Michael Chen" w:date="2016-09-08T16:23:00Z">
        <w:r w:rsidR="004F77BE">
          <w:t>.</w:t>
        </w:r>
      </w:ins>
      <w:moveTo w:id="171" w:author="Michael Chen" w:date="2016-09-08T16:16:00Z">
        <w:r w:rsidR="00F9284E">
          <w:t xml:space="preserve"> The gaps in the available data make it difficult to predict radium fate in groundwater where multiple mineral surfaces will compete to sorb dissolved radium.</w:t>
        </w:r>
        <w:commentRangeEnd w:id="156"/>
        <w:r w:rsidR="00F9284E">
          <w:rPr>
            <w:rStyle w:val="CommentReference"/>
          </w:rPr>
          <w:commentReference w:id="156"/>
        </w:r>
      </w:moveTo>
      <w:moveToRangeEnd w:id="155"/>
    </w:p>
    <w:p w14:paraId="3A7EB2E5" w14:textId="40F4DFE3" w:rsidR="00493C1D" w:rsidRDefault="00493C1D">
      <w:pPr>
        <w:spacing w:line="360" w:lineRule="auto"/>
        <w:ind w:firstLine="720"/>
        <w:rPr>
          <w:ins w:id="172" w:author="Michael Chen" w:date="2016-09-08T16:20:00Z"/>
        </w:rPr>
        <w:pPrChange w:id="173" w:author="Microsoft Office User" w:date="2016-08-30T11:55:00Z">
          <w:pPr>
            <w:spacing w:line="360" w:lineRule="auto"/>
          </w:pPr>
        </w:pPrChange>
      </w:pPr>
    </w:p>
    <w:p w14:paraId="259482F6" w14:textId="73A359AE" w:rsidR="00505D1A" w:rsidDel="00493C1D" w:rsidRDefault="00BC00AE">
      <w:pPr>
        <w:spacing w:line="360" w:lineRule="auto"/>
        <w:ind w:firstLine="720"/>
        <w:rPr>
          <w:del w:id="174" w:author="Michael Chen" w:date="2016-09-08T16:20:00Z"/>
        </w:rPr>
        <w:pPrChange w:id="175" w:author="Microsoft Office User" w:date="2016-08-30T11:38:00Z">
          <w:pPr>
            <w:spacing w:line="360" w:lineRule="auto"/>
          </w:pPr>
        </w:pPrChange>
      </w:pPr>
      <w:del w:id="176" w:author="Michael Chen" w:date="2016-09-08T16:20:00Z">
        <w:r w:rsidDel="00493C1D">
          <w:delText xml:space="preserve"> </w:delText>
        </w:r>
      </w:del>
      <w:ins w:id="177" w:author="Microsoft Office User" w:date="2016-08-30T11:35:00Z">
        <w:r w:rsidR="009E6615">
          <w:t xml:space="preserve">Recently, </w:t>
        </w:r>
      </w:ins>
      <w:ins w:id="178" w:author="Microsoft Office User" w:date="2016-08-30T11:34:00Z">
        <w:del w:id="179" w:author="Michael Chen" w:date="2016-09-08T16:16:00Z">
          <w:r w:rsidR="009E6615" w:rsidDel="00493C1D">
            <w:delText>A</w:delText>
          </w:r>
        </w:del>
      </w:ins>
      <w:ins w:id="180" w:author="Michael Chen" w:date="2016-09-08T16:16:00Z">
        <w:r w:rsidR="00493C1D">
          <w:t>a</w:t>
        </w:r>
      </w:ins>
      <w:ins w:id="181" w:author="Microsoft Office User" w:date="2016-08-30T11:34:00Z">
        <w:r w:rsidR="009E6615">
          <w:t xml:space="preserve"> more sophisticated approach for modeling Ra adsorption to minerals </w:t>
        </w:r>
        <w:proofErr w:type="gramStart"/>
        <w:r w:rsidR="009E6615">
          <w:t xml:space="preserve">was </w:t>
        </w:r>
        <w:del w:id="182" w:author="Michael Chen" w:date="2016-09-08T16:17:00Z">
          <w:r w:rsidR="009E6615" w:rsidDel="00493C1D">
            <w:delText>considred</w:delText>
          </w:r>
        </w:del>
      </w:ins>
      <w:ins w:id="183" w:author="Michael Chen" w:date="2016-09-08T16:17:00Z">
        <w:r w:rsidR="00493C1D">
          <w:t>considered</w:t>
        </w:r>
      </w:ins>
      <w:proofErr w:type="gramEnd"/>
      <w:ins w:id="184" w:author="Microsoft Office User" w:date="2016-08-30T11:34:00Z">
        <w:r w:rsidR="009E6615">
          <w:t xml:space="preserve"> by </w:t>
        </w:r>
        <w:proofErr w:type="spellStart"/>
        <w:r w:rsidR="009E6615">
          <w:t>Sajih</w:t>
        </w:r>
      </w:ins>
      <w:proofErr w:type="spellEnd"/>
      <w:ins w:id="185" w:author="Microsoft Office User" w:date="2016-08-30T11:35:00Z">
        <w:r w:rsidR="009E6615">
          <w:t xml:space="preserve"> et al, who used surface complexation modeling</w:t>
        </w:r>
      </w:ins>
      <w:ins w:id="186" w:author="Michael Chen" w:date="2016-09-08T16:17:00Z">
        <w:r w:rsidR="00493C1D">
          <w:t xml:space="preserve"> (SCM)</w:t>
        </w:r>
      </w:ins>
      <w:ins w:id="187" w:author="Microsoft Office User" w:date="2016-08-30T11:35:00Z">
        <w:r w:rsidR="009E6615">
          <w:t xml:space="preserve"> to</w:t>
        </w:r>
      </w:ins>
      <w:ins w:id="188" w:author="Michael Chen" w:date="2016-09-08T16:17:00Z">
        <w:r w:rsidR="00493C1D">
          <w:t xml:space="preserve"> predict radium adsorption behavior to </w:t>
        </w:r>
        <w:proofErr w:type="spellStart"/>
        <w:r w:rsidR="00493C1D">
          <w:t>ferrihydrite</w:t>
        </w:r>
        <w:proofErr w:type="spellEnd"/>
        <w:r w:rsidR="00493C1D">
          <w:t xml:space="preserve"> and goethite.</w:t>
        </w:r>
      </w:ins>
      <w:ins w:id="189" w:author="Microsoft Office User" w:date="2016-08-30T11:35:00Z">
        <w:del w:id="190" w:author="Michael Chen" w:date="2016-09-08T16:17:00Z">
          <w:r w:rsidR="009E6615" w:rsidDel="00493C1D">
            <w:delText>……</w:delText>
          </w:r>
        </w:del>
        <w:r w:rsidR="009E6615">
          <w:t xml:space="preserve"> SCM </w:t>
        </w:r>
      </w:ins>
      <w:ins w:id="191" w:author="Microsoft Office User" w:date="2016-08-30T11:36:00Z">
        <w:r w:rsidR="009E6615">
          <w:t xml:space="preserve">accounts for variations in solution and solid phase </w:t>
        </w:r>
        <w:proofErr w:type="spellStart"/>
        <w:r w:rsidR="009E6615">
          <w:t>chemicstry</w:t>
        </w:r>
        <w:proofErr w:type="spellEnd"/>
        <w:r w:rsidR="009E6615">
          <w:t xml:space="preserve"> that impart important controls on adsorption, including surface charge,</w:t>
        </w:r>
      </w:ins>
      <w:ins w:id="192" w:author="Microsoft Office User" w:date="2016-08-30T11:38:00Z">
        <w:r w:rsidR="009E6615">
          <w:t xml:space="preserve"> surface area</w:t>
        </w:r>
      </w:ins>
      <w:ins w:id="193" w:author="Microsoft Office User" w:date="2016-08-30T11:36:00Z">
        <w:r w:rsidR="009E6615">
          <w:t xml:space="preserve">, </w:t>
        </w:r>
      </w:ins>
      <w:ins w:id="194" w:author="Michael Chen" w:date="2016-09-08T16:18:00Z">
        <w:r w:rsidR="00493C1D">
          <w:t xml:space="preserve">solution speciation, </w:t>
        </w:r>
      </w:ins>
      <w:ins w:id="195" w:author="Microsoft Office User" w:date="2016-08-30T11:36:00Z">
        <w:del w:id="196" w:author="Michael Chen" w:date="2016-09-08T16:17:00Z">
          <w:r w:rsidR="009E6615" w:rsidDel="00493C1D">
            <w:delText xml:space="preserve">xxx, </w:delText>
          </w:r>
        </w:del>
      </w:ins>
      <w:ins w:id="197" w:author="Microsoft Office User" w:date="2016-08-30T11:38:00Z">
        <w:del w:id="198" w:author="Michael Chen" w:date="2016-09-08T16:17:00Z">
          <w:r w:rsidR="009E6615" w:rsidDel="00493C1D">
            <w:delText xml:space="preserve">xxxx </w:delText>
          </w:r>
        </w:del>
      </w:ins>
      <w:ins w:id="199" w:author="Microsoft Office User" w:date="2016-08-30T11:36:00Z">
        <w:del w:id="200" w:author="Michael Chen" w:date="2016-09-08T16:17:00Z">
          <w:r w:rsidR="009E6615" w:rsidDel="00493C1D">
            <w:delText xml:space="preserve">and </w:delText>
          </w:r>
        </w:del>
      </w:ins>
      <w:ins w:id="201" w:author="Microsoft Office User" w:date="2016-08-30T11:38:00Z">
        <w:del w:id="202" w:author="Michael Chen" w:date="2016-09-08T16:17:00Z">
          <w:r w:rsidR="009E6615" w:rsidDel="00493C1D">
            <w:delText>x</w:delText>
          </w:r>
          <w:r w:rsidR="00927583" w:rsidDel="00493C1D">
            <w:delText>xx</w:delText>
          </w:r>
        </w:del>
      </w:ins>
      <w:ins w:id="203" w:author="Michael Chen" w:date="2016-09-08T16:17:00Z">
        <w:r w:rsidR="00493C1D">
          <w:t>surface site behavior with respect to ligands, and surface site availability</w:t>
        </w:r>
      </w:ins>
      <w:ins w:id="204" w:author="Microsoft Office User" w:date="2016-08-30T11:38:00Z">
        <w:r w:rsidR="00927583">
          <w:t>. SCM</w:t>
        </w:r>
      </w:ins>
      <w:ins w:id="205" w:author="Microsoft Office User" w:date="2016-08-30T11:39:00Z">
        <w:r w:rsidR="00927583">
          <w:t xml:space="preserve">’s </w:t>
        </w:r>
        <w:proofErr w:type="gramStart"/>
        <w:r w:rsidR="00927583">
          <w:t>are often informed</w:t>
        </w:r>
        <w:proofErr w:type="gramEnd"/>
        <w:r w:rsidR="00927583">
          <w:t xml:space="preserve"> by spectroscopic </w:t>
        </w:r>
        <w:del w:id="206" w:author="Michael Chen" w:date="2016-09-08T16:25:00Z">
          <w:r w:rsidR="00927583" w:rsidDel="004F77BE">
            <w:delText>measurments</w:delText>
          </w:r>
        </w:del>
      </w:ins>
      <w:ins w:id="207" w:author="Michael Chen" w:date="2016-09-08T16:25:00Z">
        <w:r w:rsidR="004F77BE">
          <w:t>measurements</w:t>
        </w:r>
      </w:ins>
      <w:ins w:id="208" w:author="Microsoft Office User" w:date="2016-08-30T11:39:00Z">
        <w:r w:rsidR="00927583">
          <w:t xml:space="preserve"> </w:t>
        </w:r>
      </w:ins>
      <w:ins w:id="209" w:author="Microsoft Office User" w:date="2016-08-30T11:40:00Z">
        <w:r w:rsidR="00927583">
          <w:t xml:space="preserve">or </w:t>
        </w:r>
        <w:r w:rsidR="00927583" w:rsidRPr="00493C1D">
          <w:rPr>
            <w:i/>
            <w:rPrChange w:id="210" w:author="Michael Chen" w:date="2016-09-08T16:20:00Z">
              <w:rPr/>
            </w:rPrChange>
          </w:rPr>
          <w:t xml:space="preserve">ab </w:t>
        </w:r>
        <w:proofErr w:type="spellStart"/>
        <w:r w:rsidR="00927583" w:rsidRPr="00493C1D">
          <w:rPr>
            <w:i/>
            <w:rPrChange w:id="211" w:author="Michael Chen" w:date="2016-09-08T16:20:00Z">
              <w:rPr/>
            </w:rPrChange>
          </w:rPr>
          <w:t>intio</w:t>
        </w:r>
        <w:proofErr w:type="spellEnd"/>
        <w:r w:rsidR="00927583">
          <w:t xml:space="preserve"> modeling </w:t>
        </w:r>
      </w:ins>
      <w:ins w:id="212" w:author="Microsoft Office User" w:date="2016-08-30T11:39:00Z">
        <w:r w:rsidR="00927583">
          <w:t xml:space="preserve">of sorbate coordination with a mineral surface </w:t>
        </w:r>
      </w:ins>
      <w:ins w:id="213" w:author="Michael Chen" w:date="2016-09-08T16:19:00Z">
        <w:r w:rsidR="00493C1D">
          <w:t>[REFS]</w:t>
        </w:r>
      </w:ins>
      <w:ins w:id="214" w:author="Michael Chen" w:date="2016-09-08T16:18:00Z">
        <w:r w:rsidR="00493C1D">
          <w:t>.</w:t>
        </w:r>
      </w:ins>
      <w:ins w:id="215" w:author="Michael Chen" w:date="2016-09-08T16:19:00Z">
        <w:r w:rsidR="00493C1D">
          <w:t xml:space="preserve"> </w:t>
        </w:r>
      </w:ins>
      <w:ins w:id="216" w:author="Michael Chen" w:date="2016-09-08T16:23:00Z">
        <w:r w:rsidR="004F77BE">
          <w:t xml:space="preserve">As of current, there </w:t>
        </w:r>
        <w:proofErr w:type="gramStart"/>
        <w:r w:rsidR="004F77BE">
          <w:t>are not agreed</w:t>
        </w:r>
        <w:proofErr w:type="gramEnd"/>
        <w:r w:rsidR="004F77BE">
          <w:t xml:space="preserve"> upon formulations for these models, resulting in large variations in modeling approach. </w:t>
        </w:r>
      </w:ins>
      <w:ins w:id="217" w:author="Michael Chen" w:date="2016-09-08T16:24:00Z">
        <w:r w:rsidR="004F77BE">
          <w:t xml:space="preserve">Particularly, </w:t>
        </w:r>
      </w:ins>
      <w:ins w:id="218" w:author="Michael Chen" w:date="2016-09-08T16:25:00Z">
        <w:r w:rsidR="004F77BE">
          <w:t>the experimental systems, sets of surface complexation reactions and associated constants have not</w:t>
        </w:r>
      </w:ins>
      <w:ins w:id="219" w:author="Michael Chen" w:date="2016-09-08T16:26:00Z">
        <w:r w:rsidR="004F77BE">
          <w:t xml:space="preserve"> </w:t>
        </w:r>
        <w:commentRangeStart w:id="220"/>
        <w:r w:rsidR="004F77BE">
          <w:t xml:space="preserve">been subjected to a </w:t>
        </w:r>
      </w:ins>
      <w:ins w:id="221" w:author="Michael Chen" w:date="2016-09-08T16:27:00Z">
        <w:r w:rsidR="004F77BE">
          <w:t>high</w:t>
        </w:r>
      </w:ins>
      <w:ins w:id="222" w:author="Michael Chen" w:date="2016-09-08T16:26:00Z">
        <w:r w:rsidR="004F77BE">
          <w:t>-level standardization as compared to other computational models of chemical behavior.</w:t>
        </w:r>
      </w:ins>
      <w:commentRangeEnd w:id="220"/>
      <w:ins w:id="223" w:author="Michael Chen" w:date="2016-09-08T16:27:00Z">
        <w:r w:rsidR="004F77BE">
          <w:rPr>
            <w:rStyle w:val="CommentReference"/>
          </w:rPr>
          <w:commentReference w:id="220"/>
        </w:r>
      </w:ins>
      <w:ins w:id="224" w:author="Microsoft Office User" w:date="2016-08-30T11:39:00Z">
        <w:del w:id="225" w:author="Michael Chen" w:date="2016-09-08T16:18:00Z">
          <w:r w:rsidR="00927583" w:rsidDel="00493C1D">
            <w:delText>(refs)</w:delText>
          </w:r>
        </w:del>
      </w:ins>
      <w:ins w:id="226" w:author="Microsoft Office User" w:date="2016-08-30T11:40:00Z">
        <w:del w:id="227" w:author="Michael Chen" w:date="2016-09-08T16:18:00Z">
          <w:r w:rsidR="00927583" w:rsidDel="00493C1D">
            <w:delText>….</w:delText>
          </w:r>
        </w:del>
      </w:ins>
      <w:ins w:id="228" w:author="Microsoft Office User" w:date="2016-08-30T11:39:00Z">
        <w:del w:id="229" w:author="Michael Chen" w:date="2016-09-08T16:18:00Z">
          <w:r w:rsidR="00927583" w:rsidDel="00493C1D">
            <w:delText xml:space="preserve">. </w:delText>
          </w:r>
        </w:del>
      </w:ins>
      <w:ins w:id="230" w:author="Microsoft Office User" w:date="2016-08-30T11:36:00Z">
        <w:del w:id="231" w:author="Michael Chen" w:date="2016-09-08T16:18:00Z">
          <w:r w:rsidR="009E6615" w:rsidDel="00493C1D">
            <w:delText xml:space="preserve"> </w:delText>
          </w:r>
        </w:del>
      </w:ins>
      <w:commentRangeStart w:id="232"/>
      <w:del w:id="233" w:author="Michael Chen" w:date="2016-09-08T16:19:00Z">
        <w:r w:rsidR="00F31B86" w:rsidDel="00493C1D">
          <w:delText>M</w:delText>
        </w:r>
        <w:r w:rsidR="009934C3" w:rsidDel="00493C1D">
          <w:delText>ore</w:delText>
        </w:r>
        <w:commentRangeEnd w:id="232"/>
        <w:r w:rsidR="009E6615" w:rsidDel="00493C1D">
          <w:rPr>
            <w:rStyle w:val="CommentReference"/>
          </w:rPr>
          <w:commentReference w:id="232"/>
        </w:r>
        <w:r w:rsidR="009934C3" w:rsidDel="00493C1D">
          <w:delText xml:space="preserve"> recent work has modeled</w:delText>
        </w:r>
        <w:r w:rsidR="00F31B86" w:rsidDel="00493C1D">
          <w:delText xml:space="preserve"> data from radium sorption to ferrihydrite and goethite using a tetradentate binding site surface complexation model</w:delText>
        </w:r>
        <w:r w:rsidR="009934C3" w:rsidDel="00493C1D">
          <w:delText xml:space="preserve"> with good success</w:delText>
        </w:r>
        <w:r w:rsidR="00F31B86" w:rsidDel="00493C1D">
          <w:delText xml:space="preserve"> </w:delText>
        </w:r>
        <w:r w:rsidR="00F31B86"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F31B86" w:rsidDel="00493C1D">
          <w:fldChar w:fldCharType="separate"/>
        </w:r>
        <w:r w:rsidR="007E2D12" w:rsidRPr="007E2D12" w:rsidDel="00493C1D">
          <w:rPr>
            <w:noProof/>
          </w:rPr>
          <w:delText>(Sajih et al., 2014)</w:delText>
        </w:r>
        <w:r w:rsidR="00F31B86" w:rsidDel="00493C1D">
          <w:fldChar w:fldCharType="end"/>
        </w:r>
        <w:r w:rsidR="009934C3" w:rsidDel="00493C1D">
          <w:delText xml:space="preserve">. </w:delText>
        </w:r>
      </w:del>
      <w:moveFromRangeStart w:id="234" w:author="Michael Chen" w:date="2016-09-08T16:16:00Z" w:name="move461114722"/>
      <w:commentRangeStart w:id="235"/>
      <w:moveFrom w:id="236" w:author="Michael Chen" w:date="2016-09-08T16:16:00Z">
        <w:r w:rsidR="00D36EF3" w:rsidDel="00F9284E">
          <w:t>The</w:t>
        </w:r>
        <w:r w:rsidR="009934C3" w:rsidDel="00F9284E">
          <w:t xml:space="preserve"> sorption of other group II ions to montmorillonites and other clay minerals is well studied </w:t>
        </w:r>
        <w:r w:rsidR="007E6F3B" w:rsidDel="00F9284E">
          <w:t xml:space="preserve">and modeled </w:t>
        </w:r>
        <w:r w:rsidR="009934C3" w:rsidDel="00F9284E">
          <w:fldChar w:fldCharType="begin" w:fldLock="1"/>
        </w:r>
        <w:r w:rsidR="00567F2A" w:rsidDel="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rsidDel="00F9284E">
          <w:fldChar w:fldCharType="separate"/>
        </w:r>
        <w:r w:rsidR="007E2D12" w:rsidRPr="007E2D12" w:rsidDel="00F9284E">
          <w:rPr>
            <w:noProof/>
          </w:rPr>
          <w:t>(Bas, 2006; Michael H. Bradbury &amp; Baeyens, 2005; Kraepiel, Keiler, &amp; Morel, 1999)</w:t>
        </w:r>
        <w:r w:rsidR="009934C3" w:rsidDel="00F9284E">
          <w:fldChar w:fldCharType="end"/>
        </w:r>
        <w:r w:rsidR="009934C3" w:rsidDel="00F9284E">
          <w:t>,</w:t>
        </w:r>
        <w:r w:rsidR="00D36EF3" w:rsidDel="00F9284E">
          <w:t xml:space="preserve"> but</w:t>
        </w:r>
        <w:r w:rsidR="009934C3" w:rsidDel="00F9284E">
          <w:t xml:space="preserve"> there is only a limited data set fo</w:t>
        </w:r>
        <w:r w:rsidR="00503D9D" w:rsidDel="00F9284E">
          <w:t xml:space="preserve">r radium sorption </w:t>
        </w:r>
        <w:r w:rsidR="00503D9D" w:rsidDel="00F9284E">
          <w:fldChar w:fldCharType="begin" w:fldLock="1"/>
        </w:r>
        <w:r w:rsidR="00567F2A" w:rsidDel="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rsidDel="00F9284E">
          <w:fldChar w:fldCharType="separate"/>
        </w:r>
        <w:r w:rsidR="007E2D12" w:rsidRPr="007E2D12" w:rsidDel="00F9284E">
          <w:rPr>
            <w:noProof/>
          </w:rPr>
          <w:t>(Tamamura et al., 2013)</w:t>
        </w:r>
        <w:r w:rsidR="00503D9D" w:rsidDel="00F9284E">
          <w:fldChar w:fldCharType="end"/>
        </w:r>
        <w:r w:rsidR="00503D9D" w:rsidDel="00F9284E">
          <w:t xml:space="preserve">. Lastly, there is very little data examining the sorption of radium to reduced minerals that form during natural cycling of certain groundwaters. </w:t>
        </w:r>
        <w:r w:rsidR="00D4073C" w:rsidDel="00F9284E">
          <w:t>The gaps in the available data make it difficult to predict radium fate in groundwater where multiple mineral surfaces will compete to sorb dissolved radium.</w:t>
        </w:r>
        <w:commentRangeEnd w:id="235"/>
        <w:r w:rsidR="00927583" w:rsidDel="00F9284E">
          <w:rPr>
            <w:rStyle w:val="CommentReference"/>
          </w:rPr>
          <w:commentReference w:id="235"/>
        </w:r>
      </w:moveFrom>
      <w:moveFromRangeEnd w:id="234"/>
    </w:p>
    <w:p w14:paraId="1B6D9479" w14:textId="6F40CF4C" w:rsidR="00400EB6" w:rsidDel="00493C1D" w:rsidRDefault="00400EB6" w:rsidP="00493C1D">
      <w:pPr>
        <w:spacing w:line="360" w:lineRule="auto"/>
        <w:ind w:firstLine="720"/>
        <w:rPr>
          <w:del w:id="237" w:author="Michael Chen" w:date="2016-09-08T16:20:00Z"/>
        </w:rPr>
        <w:pPrChange w:id="238" w:author="Michael Chen" w:date="2016-09-08T16:20:00Z">
          <w:pPr>
            <w:spacing w:line="360" w:lineRule="auto"/>
          </w:pPr>
        </w:pPrChange>
      </w:pPr>
      <w:del w:id="239" w:author="Michael Chen" w:date="2016-09-08T16:20:00Z">
        <w:r w:rsidDel="00493C1D">
          <w:tab/>
        </w:r>
      </w:del>
      <w:del w:id="240" w:author="Michael Chen" w:date="2016-09-08T16:19:00Z">
        <w:r w:rsidR="00D4073C" w:rsidDel="00493C1D">
          <w:delText>The</w:delText>
        </w:r>
      </w:del>
      <w:ins w:id="241" w:author="Microsoft Office User" w:date="2016-08-30T11:41:00Z">
        <w:del w:id="242" w:author="Michael Chen" w:date="2016-09-08T16:19:00Z">
          <w:r w:rsidR="00927583" w:rsidDel="00493C1D">
            <w:delText xml:space="preserve"> ava</w:delText>
          </w:r>
        </w:del>
      </w:ins>
      <w:ins w:id="243" w:author="Microsoft Office User" w:date="2016-08-30T11:43:00Z">
        <w:del w:id="244" w:author="Michael Chen" w:date="2016-09-08T16:19:00Z">
          <w:r w:rsidR="00927583" w:rsidDel="00493C1D">
            <w:delText>ilability and</w:delText>
          </w:r>
        </w:del>
      </w:ins>
      <w:del w:id="245" w:author="Michael Chen" w:date="2016-09-08T16:19:00Z">
        <w:r w:rsidR="00D4073C" w:rsidDel="00493C1D">
          <w:delText xml:space="preserve"> radiotoxicity of radium has limited its study, thus analog compounds possessing similar chemistry</w:delText>
        </w:r>
        <w:r w:rsidR="00A23262" w:rsidDel="00493C1D">
          <w:delText xml:space="preserve"> and</w:delText>
        </w:r>
        <w:r w:rsidR="00D4073C" w:rsidDel="00493C1D">
          <w:delText xml:space="preserve"> lower health risks are </w:delText>
        </w:r>
      </w:del>
      <w:ins w:id="246" w:author="Microsoft Office User" w:date="2016-08-30T11:43:00Z">
        <w:del w:id="247" w:author="Michael Chen" w:date="2016-09-08T16:19:00Z">
          <w:r w:rsidR="00927583" w:rsidDel="00493C1D">
            <w:delText xml:space="preserve">often </w:delText>
          </w:r>
        </w:del>
      </w:ins>
      <w:del w:id="248" w:author="Michael Chen" w:date="2016-09-08T16:19:00Z">
        <w:r w:rsidR="00D4073C" w:rsidDel="00493C1D">
          <w:delText>used</w:delText>
        </w:r>
        <w:r w:rsidDel="00493C1D">
          <w:delText xml:space="preserve"> </w:delText>
        </w:r>
        <w:r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Del="00493C1D">
          <w:fldChar w:fldCharType="separate"/>
        </w:r>
        <w:r w:rsidR="007E2D12" w:rsidRPr="007E2D12" w:rsidDel="00493C1D">
          <w:rPr>
            <w:noProof/>
          </w:rPr>
          <w:delText>(Sajih et al., 2014)</w:delText>
        </w:r>
        <w:r w:rsidDel="00493C1D">
          <w:fldChar w:fldCharType="end"/>
        </w:r>
        <w:r w:rsidDel="00493C1D">
          <w:delText xml:space="preserve">. Barium, </w:delText>
        </w:r>
      </w:del>
      <w:ins w:id="249" w:author="Microsoft Office User" w:date="2016-08-30T11:51:00Z">
        <w:del w:id="250" w:author="Michael Chen" w:date="2016-09-08T16:19:00Z">
          <w:r w:rsidR="0073470F" w:rsidDel="00493C1D">
            <w:delText xml:space="preserve"> is also </w:delText>
          </w:r>
        </w:del>
      </w:ins>
      <w:del w:id="251" w:author="Michael Chen" w:date="2016-09-08T16:19:00Z">
        <w:r w:rsidDel="00493C1D">
          <w:delText>which is in the same family as radium</w:delText>
        </w:r>
      </w:del>
      <w:ins w:id="252" w:author="Microsoft Office User" w:date="2016-08-30T11:44:00Z">
        <w:del w:id="253" w:author="Michael Chen" w:date="2016-09-08T16:19:00Z">
          <w:r w:rsidR="00927583" w:rsidDel="00493C1D">
            <w:delText>a group 2 element</w:delText>
          </w:r>
        </w:del>
      </w:ins>
      <w:ins w:id="254" w:author="Microsoft Office User" w:date="2016-08-30T11:51:00Z">
        <w:del w:id="255" w:author="Michael Chen" w:date="2016-09-08T16:19:00Z">
          <w:r w:rsidR="0073470F" w:rsidDel="00493C1D">
            <w:delText xml:space="preserve">, and possesses </w:delText>
          </w:r>
        </w:del>
      </w:ins>
      <w:ins w:id="256" w:author="Microsoft Office User" w:date="2016-08-30T11:44:00Z">
        <w:del w:id="257" w:author="Michael Chen" w:date="2016-09-08T16:19:00Z">
          <w:r w:rsidR="00927583" w:rsidDel="00493C1D">
            <w:delText>similar chemical characteristics</w:delText>
          </w:r>
        </w:del>
      </w:ins>
      <w:ins w:id="258" w:author="Microsoft Office User" w:date="2016-08-30T11:51:00Z">
        <w:del w:id="259" w:author="Michael Chen" w:date="2016-09-08T16:19:00Z">
          <w:r w:rsidR="0073470F" w:rsidDel="00493C1D">
            <w:delText xml:space="preserve"> to Ra</w:delText>
          </w:r>
        </w:del>
      </w:ins>
      <w:ins w:id="260" w:author="Microsoft Office User" w:date="2016-08-30T11:52:00Z">
        <w:del w:id="261" w:author="Michael Chen" w:date="2016-09-08T16:19:00Z">
          <w:r w:rsidR="0073470F" w:rsidDel="00493C1D">
            <w:delText xml:space="preserve">; it is therefore </w:delText>
          </w:r>
        </w:del>
      </w:ins>
      <w:del w:id="262" w:author="Michael Chen" w:date="2016-09-08T16:19:00Z">
        <w:r w:rsidDel="00493C1D">
          <w:delText xml:space="preserve">, </w:delText>
        </w:r>
        <w:r w:rsidR="00D4073C" w:rsidDel="00493C1D">
          <w:delText>is commonly used</w:delText>
        </w:r>
        <w:r w:rsidDel="00493C1D">
          <w:delText xml:space="preserve"> as an </w:delText>
        </w:r>
      </w:del>
      <w:ins w:id="263" w:author="Microsoft Office User" w:date="2016-08-30T11:52:00Z">
        <w:del w:id="264" w:author="Michael Chen" w:date="2016-09-08T16:19:00Z">
          <w:r w:rsidR="0073470F" w:rsidDel="00493C1D">
            <w:delText xml:space="preserve">experimental </w:delText>
          </w:r>
        </w:del>
      </w:ins>
      <w:del w:id="265" w:author="Michael Chen" w:date="2016-09-08T16:19:00Z">
        <w:r w:rsidDel="00493C1D">
          <w:delText xml:space="preserve">analog for radium in the environment </w:delText>
        </w:r>
        <w:r w:rsidDel="00493C1D">
          <w:fldChar w:fldCharType="begin" w:fldLock="1"/>
        </w:r>
        <w:r w:rsidR="00567F2A" w:rsidDel="00493C1D">
          <w:del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delInstrText>
        </w:r>
        <w:r w:rsidDel="00493C1D">
          <w:fldChar w:fldCharType="separate"/>
        </w:r>
        <w:r w:rsidR="007E2D12" w:rsidRPr="007E2D12" w:rsidDel="00493C1D">
          <w:rPr>
            <w:noProof/>
          </w:rPr>
          <w:delText>(P. C. Zhang et al., 2001)</w:delText>
        </w:r>
        <w:r w:rsidDel="00493C1D">
          <w:fldChar w:fldCharType="end"/>
        </w:r>
        <w:r w:rsidDel="00493C1D">
          <w:delText xml:space="preserve">. Barium </w:delText>
        </w:r>
        <w:r w:rsidR="00DD19DF" w:rsidDel="00493C1D">
          <w:delText>can</w:delText>
        </w:r>
        <w:r w:rsidDel="00493C1D">
          <w:delText xml:space="preserve"> remove radium from</w:delText>
        </w:r>
        <w:r w:rsidR="00DD19DF" w:rsidDel="00493C1D">
          <w:delText xml:space="preserve"> hydraulic fracturing produced waters by coprecipitation in the presence of sulfate, with barium sulfate and radium sulfate having similar solubility products </w:delText>
        </w:r>
        <w:r w:rsidDel="00493C1D">
          <w:fldChar w:fldCharType="begin" w:fldLock="1"/>
        </w:r>
        <w:r w:rsidR="00567F2A" w:rsidDel="00493C1D">
          <w:del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delInstrText>
        </w:r>
        <w:r w:rsidDel="00493C1D">
          <w:fldChar w:fldCharType="separate"/>
        </w:r>
        <w:r w:rsidR="007E2D12" w:rsidRPr="007E2D12" w:rsidDel="00493C1D">
          <w:rPr>
            <w:noProof/>
          </w:rPr>
          <w:delText>(T. Zhang, Gregory, Hammack, &amp; Vidic, 2014)</w:delText>
        </w:r>
        <w:r w:rsidDel="00493C1D">
          <w:fldChar w:fldCharType="end"/>
        </w:r>
        <w:r w:rsidR="00DD19DF" w:rsidDel="00493C1D">
          <w:delText>.</w:delText>
        </w:r>
        <w:r w:rsidDel="00493C1D">
          <w:delText xml:space="preserve"> </w:delText>
        </w:r>
        <w:r w:rsidR="00DD19DF" w:rsidDel="00493C1D">
          <w:delText xml:space="preserve">This similarity in behavior suggests barium is a valid radium analog, and </w:delText>
        </w:r>
        <w:r w:rsidR="00E21229" w:rsidDel="00493C1D">
          <w:delText xml:space="preserve">can be </w:delText>
        </w:r>
        <w:r w:rsidR="00DD19DF" w:rsidDel="00493C1D">
          <w:delText>use</w:delText>
        </w:r>
        <w:r w:rsidR="00E21229" w:rsidDel="00493C1D">
          <w:delText>d</w:delText>
        </w:r>
        <w:r w:rsidR="00DD19DF" w:rsidDel="00493C1D">
          <w:delText xml:space="preserve"> when </w:delText>
        </w:r>
        <w:r w:rsidDel="00493C1D">
          <w:delText>experiments requir</w:delText>
        </w:r>
        <w:r w:rsidR="00DD19DF" w:rsidDel="00493C1D">
          <w:delText>e</w:delText>
        </w:r>
        <w:r w:rsidDel="00493C1D">
          <w:delText xml:space="preserve"> a high loading of sorbate. Previous wor</w:delText>
        </w:r>
        <w:r w:rsidR="00E21229" w:rsidDel="00493C1D">
          <w:delText>k, however</w:delText>
        </w:r>
      </w:del>
      <w:ins w:id="266" w:author="Microsoft Office User" w:date="2016-08-30T11:46:00Z">
        <w:del w:id="267" w:author="Michael Chen" w:date="2016-09-08T16:19:00Z">
          <w:r w:rsidR="00927583" w:rsidDel="00493C1D">
            <w:delText>However, Sanjih et al (2014)</w:delText>
          </w:r>
        </w:del>
      </w:ins>
      <w:del w:id="268" w:author="Michael Chen" w:date="2016-09-08T16:19:00Z">
        <w:r w:rsidR="00E21229" w:rsidDel="00493C1D">
          <w:delText>,</w:delText>
        </w:r>
      </w:del>
      <w:ins w:id="269" w:author="Microsoft Office User" w:date="2016-08-30T11:45:00Z">
        <w:del w:id="270" w:author="Michael Chen" w:date="2016-09-08T16:19:00Z">
          <w:r w:rsidR="00927583" w:rsidDel="00493C1D">
            <w:delText xml:space="preserve"> found appreciable differences in Ra and Ba adsorption to </w:delText>
          </w:r>
        </w:del>
      </w:ins>
      <w:ins w:id="271" w:author="Microsoft Office User" w:date="2016-08-30T11:46:00Z">
        <w:del w:id="272" w:author="Michael Chen" w:date="2016-09-08T16:19:00Z">
          <w:r w:rsidR="00927583" w:rsidDel="00493C1D">
            <w:delText>goethite</w:delText>
          </w:r>
        </w:del>
      </w:ins>
      <w:ins w:id="273" w:author="Microsoft Office User" w:date="2016-08-30T11:45:00Z">
        <w:del w:id="274" w:author="Michael Chen" w:date="2016-09-08T16:19:00Z">
          <w:r w:rsidR="00927583" w:rsidDel="00493C1D">
            <w:delText xml:space="preserve"> </w:delText>
          </w:r>
        </w:del>
      </w:ins>
      <w:ins w:id="275" w:author="Microsoft Office User" w:date="2016-08-30T11:46:00Z">
        <w:del w:id="276" w:author="Michael Chen" w:date="2016-09-08T16:19:00Z">
          <w:r w:rsidR="00927583" w:rsidDel="00493C1D">
            <w:delText xml:space="preserve">under the same experimental conditions, and Jones et al (2011) </w:delText>
          </w:r>
        </w:del>
      </w:ins>
      <w:ins w:id="277" w:author="Microsoft Office User" w:date="2016-08-30T11:47:00Z">
        <w:del w:id="278" w:author="Michael Chen" w:date="2016-09-08T16:19:00Z">
          <w:r w:rsidR="00927583" w:rsidDel="00493C1D">
            <w:delText xml:space="preserve">found distinct differences in Ra sorption to carbonate-bearing minerals </w:delText>
          </w:r>
        </w:del>
      </w:ins>
      <w:del w:id="279" w:author="Michael Chen" w:date="2016-09-08T16:19:00Z">
        <w:r w:rsidDel="00493C1D">
          <w:delText xml:space="preserve"> compared radium and barium sorption for similar experimental conditions (though significantly higher barium loading), finding some similarities for ferrihydrite, but some differences for goethite</w:delText>
        </w:r>
        <w:r w:rsidR="00E21229" w:rsidDel="00493C1D">
          <w:delText xml:space="preserve"> </w:delText>
        </w:r>
        <w:r w:rsidR="00E21229"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E21229" w:rsidDel="00493C1D">
          <w:fldChar w:fldCharType="separate"/>
        </w:r>
        <w:r w:rsidR="007E2D12" w:rsidRPr="007E2D12" w:rsidDel="00493C1D">
          <w:rPr>
            <w:noProof/>
          </w:rPr>
          <w:delText>(Sajih et al., 2014)</w:delText>
        </w:r>
        <w:r w:rsidR="00E21229" w:rsidDel="00493C1D">
          <w:fldChar w:fldCharType="end"/>
        </w:r>
        <w:r w:rsidDel="00493C1D">
          <w:delText xml:space="preserve">. Another study compared radium and barium uptake of carbonate minerals, also finding distinct differences in sorption behavior </w:delText>
        </w:r>
        <w:r w:rsidDel="00493C1D">
          <w:fldChar w:fldCharType="begin" w:fldLock="1"/>
        </w:r>
        <w:r w:rsidR="00567F2A" w:rsidDel="00493C1D">
          <w:del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delInstrText>
        </w:r>
        <w:r w:rsidDel="00493C1D">
          <w:fldChar w:fldCharType="separate"/>
        </w:r>
        <w:r w:rsidR="007E2D12" w:rsidRPr="007E2D12" w:rsidDel="00493C1D">
          <w:rPr>
            <w:noProof/>
          </w:rPr>
          <w:delText>(Jones et al., 2011)</w:delText>
        </w:r>
        <w:r w:rsidDel="00493C1D">
          <w:fldChar w:fldCharType="end"/>
        </w:r>
        <w:r w:rsidDel="00493C1D">
          <w:delText>.</w:delText>
        </w:r>
        <w:r w:rsidR="00AF5BF5" w:rsidDel="00493C1D">
          <w:delText xml:space="preserve"> Comparison of barium and strontium</w:delText>
        </w:r>
        <w:r w:rsidR="00A23262" w:rsidDel="00493C1D">
          <w:delText>, another possible radium analogue,</w:delText>
        </w:r>
        <w:r w:rsidR="00AF5BF5" w:rsidDel="00493C1D">
          <w:delText xml:space="preserve"> also show significant differences in sorption to clay minerals </w:delText>
        </w:r>
        <w:r w:rsidR="00AF5BF5" w:rsidDel="00493C1D">
          <w:fldChar w:fldCharType="begin" w:fldLock="1"/>
        </w:r>
        <w:r w:rsidR="00567F2A" w:rsidDel="00493C1D">
          <w:del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delInstrText>
        </w:r>
        <w:r w:rsidR="00AF5BF5" w:rsidDel="00493C1D">
          <w:fldChar w:fldCharType="separate"/>
        </w:r>
        <w:r w:rsidR="007E2D12" w:rsidRPr="007E2D12" w:rsidDel="00493C1D">
          <w:rPr>
            <w:noProof/>
          </w:rPr>
          <w:delText>(Grutter, HR, Rossler, &amp; Keil, 1994)</w:delText>
        </w:r>
        <w:r w:rsidR="00AF5BF5" w:rsidDel="00493C1D">
          <w:fldChar w:fldCharType="end"/>
        </w:r>
        <w:r w:rsidR="00AF5BF5" w:rsidDel="00493C1D">
          <w:delText>.</w:delText>
        </w:r>
        <w:r w:rsidDel="00493C1D">
          <w:delText xml:space="preserve"> </w:delText>
        </w:r>
        <w:commentRangeStart w:id="280"/>
        <w:r w:rsidDel="00493C1D">
          <w:delText>These differences underscore the importance of studying radium specifically, only relying on</w:delText>
        </w:r>
      </w:del>
      <w:ins w:id="281" w:author="Microsoft Office User" w:date="2016-08-30T11:48:00Z">
        <w:del w:id="282" w:author="Michael Chen" w:date="2016-09-08T16:19:00Z">
          <w:r w:rsidR="00927583" w:rsidDel="00493C1D">
            <w:delText>that</w:delText>
          </w:r>
        </w:del>
      </w:ins>
      <w:del w:id="283" w:author="Michael Chen" w:date="2016-09-08T16:19:00Z">
        <w:r w:rsidDel="00493C1D">
          <w:delText xml:space="preserve"> </w:delText>
        </w:r>
      </w:del>
      <w:ins w:id="284" w:author="Microsoft Office User" w:date="2016-08-30T11:49:00Z">
        <w:del w:id="285" w:author="Michael Chen" w:date="2016-09-08T16:19:00Z">
          <w:r w:rsidR="0073470F" w:rsidDel="00493C1D">
            <w:delText xml:space="preserve">using </w:delText>
          </w:r>
        </w:del>
      </w:ins>
      <w:ins w:id="286" w:author="Microsoft Office User" w:date="2016-08-30T11:52:00Z">
        <w:del w:id="287" w:author="Michael Chen" w:date="2016-09-08T16:19:00Z">
          <w:r w:rsidR="0073470F" w:rsidDel="00493C1D">
            <w:delText xml:space="preserve">Ba as a </w:delText>
          </w:r>
        </w:del>
      </w:ins>
      <w:ins w:id="288" w:author="Microsoft Office User" w:date="2016-08-30T11:49:00Z">
        <w:del w:id="289" w:author="Michael Chen" w:date="2016-09-08T16:19:00Z">
          <w:r w:rsidR="0073470F" w:rsidDel="00493C1D">
            <w:delText xml:space="preserve">chemical analog </w:delText>
          </w:r>
        </w:del>
      </w:ins>
      <w:ins w:id="290" w:author="Microsoft Office User" w:date="2016-08-30T11:53:00Z">
        <w:del w:id="291" w:author="Michael Chen" w:date="2016-09-08T16:19:00Z">
          <w:r w:rsidR="0073470F" w:rsidDel="00493C1D">
            <w:delText>to approximate Ra adsorption may provide misleading results</w:delText>
          </w:r>
        </w:del>
      </w:ins>
      <w:commentRangeStart w:id="292"/>
      <w:del w:id="293" w:author="Microsoft Office User" w:date="2016-08-30T11:49:00Z">
        <w:r w:rsidDel="0073470F">
          <w:delText>chemical analogs when considerations of safety limit experimental activities</w:delText>
        </w:r>
        <w:r w:rsidR="009A3FAF" w:rsidDel="0073470F">
          <w:delText xml:space="preserve"> </w:delText>
        </w:r>
      </w:del>
      <w:del w:id="294" w:author="Microsoft Office User" w:date="2016-08-30T11:53:00Z">
        <w:r w:rsidR="009A3FAF" w:rsidDel="0073470F">
          <w:delText>or the behavior is shown to be sufficiently similar</w:delText>
        </w:r>
      </w:del>
      <w:del w:id="295" w:author="Michael Chen" w:date="2016-09-08T16:20:00Z">
        <w:r w:rsidDel="00493C1D">
          <w:delText>.</w:delText>
        </w:r>
        <w:commentRangeEnd w:id="280"/>
        <w:r w:rsidR="0073470F" w:rsidDel="00493C1D">
          <w:rPr>
            <w:rStyle w:val="CommentReference"/>
          </w:rPr>
          <w:commentReference w:id="280"/>
        </w:r>
        <w:commentRangeEnd w:id="292"/>
        <w:r w:rsidR="0073470F" w:rsidDel="00493C1D">
          <w:rPr>
            <w:rStyle w:val="CommentReference"/>
          </w:rPr>
          <w:commentReference w:id="292"/>
        </w:r>
      </w:del>
    </w:p>
    <w:p w14:paraId="46D6233C" w14:textId="245D8B46" w:rsidR="00A5532E" w:rsidDel="00493C1D" w:rsidRDefault="00F31B86" w:rsidP="00493C1D">
      <w:pPr>
        <w:spacing w:line="360" w:lineRule="auto"/>
        <w:rPr>
          <w:ins w:id="296" w:author="Microsoft Office User" w:date="2016-08-30T11:59:00Z"/>
          <w:del w:id="297" w:author="Michael Chen" w:date="2016-09-08T16:20:00Z"/>
        </w:rPr>
        <w:pPrChange w:id="298" w:author="Michael Chen" w:date="2016-09-08T16:20:00Z">
          <w:pPr>
            <w:spacing w:line="360" w:lineRule="auto"/>
          </w:pPr>
        </w:pPrChange>
      </w:pPr>
      <w:del w:id="299" w:author="Michael Chen" w:date="2016-09-08T16:20:00Z">
        <w:r w:rsidDel="00493C1D">
          <w:tab/>
        </w:r>
      </w:del>
    </w:p>
    <w:p w14:paraId="04B740B7" w14:textId="77777777" w:rsidR="00A5532E" w:rsidRDefault="00A5532E" w:rsidP="00493C1D">
      <w:pPr>
        <w:spacing w:line="360" w:lineRule="auto"/>
        <w:ind w:firstLine="720"/>
        <w:rPr>
          <w:ins w:id="300" w:author="Microsoft Office User" w:date="2016-08-30T12:00:00Z"/>
        </w:rPr>
        <w:pPrChange w:id="301" w:author="Michael Chen" w:date="2016-09-08T16:20:00Z">
          <w:pPr>
            <w:spacing w:line="360" w:lineRule="auto"/>
          </w:pPr>
        </w:pPrChange>
      </w:pPr>
    </w:p>
    <w:p w14:paraId="4D70E478" w14:textId="76C5A5CA" w:rsidR="00F31B86" w:rsidRDefault="00AE6156" w:rsidP="00960229">
      <w:pPr>
        <w:spacing w:line="360" w:lineRule="auto"/>
        <w:ind w:firstLine="720"/>
        <w:pPrChange w:id="302" w:author="Michael Chen" w:date="2016-09-08T16:39:00Z">
          <w:pPr>
            <w:spacing w:line="360" w:lineRule="auto"/>
          </w:pPr>
        </w:pPrChange>
      </w:pPr>
      <w:moveToRangeStart w:id="303" w:author="Microsoft Office User" w:date="2016-08-30T12:14:00Z" w:name="move460322618"/>
      <w:commentRangeStart w:id="304"/>
      <w:moveTo w:id="305" w:author="Microsoft Office User" w:date="2016-08-30T12:14:00Z">
        <w:r>
          <w:t>Previous work</w:t>
        </w:r>
      </w:moveTo>
      <w:ins w:id="306" w:author="Michael Chen" w:date="2016-09-08T16:28:00Z">
        <w:r w:rsidR="004F77BE">
          <w:t xml:space="preserve"> has</w:t>
        </w:r>
      </w:ins>
      <w:moveTo w:id="307" w:author="Microsoft Office User" w:date="2016-08-30T12:14:00Z">
        <w:r>
          <w:t xml:space="preserve"> covered a limited set of iron oxides and </w:t>
        </w:r>
        <w:proofErr w:type="gramStart"/>
        <w:r>
          <w:t>clays,</w:t>
        </w:r>
        <w:proofErr w:type="gramEnd"/>
        <w:r>
          <w:t xml:space="preserve"> however only iron oxides have had a more detailed examination through surface complexation modeling, while reduced minerals </w:t>
        </w:r>
      </w:moveTo>
      <w:ins w:id="308" w:author="Michael Chen" w:date="2016-09-08T16:31:00Z">
        <w:r w:rsidR="004F77BE">
          <w:t>have only barely been addressed</w:t>
        </w:r>
      </w:ins>
      <w:moveTo w:id="309" w:author="Microsoft Office User" w:date="2016-08-30T12:14:00Z">
        <w:del w:id="310" w:author="Michael Chen" w:date="2016-09-08T16:31:00Z">
          <w:r w:rsidDel="004F77BE">
            <w:delText>have been almost completely ignored</w:delText>
          </w:r>
        </w:del>
        <w:r>
          <w:t>.</w:t>
        </w:r>
      </w:moveTo>
      <w:moveToRangeEnd w:id="303"/>
      <w:ins w:id="311" w:author="Microsoft Office User" w:date="2016-08-30T12:15:00Z">
        <w:r>
          <w:t xml:space="preserve"> </w:t>
        </w:r>
      </w:ins>
      <w:ins w:id="312" w:author="Microsoft Office User" w:date="2016-08-30T12:02:00Z">
        <w:r w:rsidR="00A5532E">
          <w:t>Although numerous studies illuminate trends in Ra (ad</w:t>
        </w:r>
        <w:proofErr w:type="gramStart"/>
        <w:r w:rsidR="00A5532E">
          <w:t>)sorption</w:t>
        </w:r>
        <w:proofErr w:type="gramEnd"/>
        <w:r w:rsidR="00A5532E">
          <w:t xml:space="preserve"> to natural earth materials and specific minerals, there is a paucity </w:t>
        </w:r>
      </w:ins>
      <w:ins w:id="313" w:author="Microsoft Office User" w:date="2016-08-30T12:04:00Z">
        <w:r w:rsidR="00A5532E">
          <w:t xml:space="preserve">of data evaluating Ra adsorption to common soil and aquifer minerals, particularly at low Ra concentrations observed within most groundwater systems. </w:t>
        </w:r>
      </w:ins>
      <w:commentRangeEnd w:id="304"/>
      <w:ins w:id="314" w:author="Microsoft Office User" w:date="2016-08-30T12:15:00Z">
        <w:r>
          <w:rPr>
            <w:rStyle w:val="CommentReference"/>
          </w:rPr>
          <w:commentReference w:id="304"/>
        </w:r>
      </w:ins>
      <w:proofErr w:type="gramStart"/>
      <w:ins w:id="315" w:author="Microsoft Office User" w:date="2016-08-30T12:04:00Z">
        <w:r w:rsidR="00A5532E">
          <w:t>T</w:t>
        </w:r>
        <w:r>
          <w:t>he objectives of this work are</w:t>
        </w:r>
      </w:ins>
      <w:ins w:id="316" w:author="Microsoft Office User" w:date="2016-08-30T12:13:00Z">
        <w:r>
          <w:t xml:space="preserve"> to</w:t>
        </w:r>
      </w:ins>
      <w:ins w:id="317" w:author="Microsoft Office User" w:date="2016-08-30T12:04:00Z">
        <w:r>
          <w:t xml:space="preserve"> </w:t>
        </w:r>
        <w:r w:rsidR="00A5532E">
          <w:t xml:space="preserve">therefore 1) examine </w:t>
        </w:r>
      </w:ins>
      <w:ins w:id="318" w:author="Microsoft Office User" w:date="2016-08-30T12:07:00Z">
        <w:r w:rsidR="00A5532E">
          <w:t xml:space="preserve">low-activity </w:t>
        </w:r>
      </w:ins>
      <w:ins w:id="319" w:author="Microsoft Office User" w:date="2016-08-30T12:04:00Z">
        <w:r w:rsidR="00A5532E">
          <w:t xml:space="preserve">Ra adsorption to several </w:t>
        </w:r>
      </w:ins>
      <w:ins w:id="320" w:author="Microsoft Office User" w:date="2016-08-30T12:06:00Z">
        <w:r w:rsidR="00A5532E">
          <w:t>ubiquitous</w:t>
        </w:r>
      </w:ins>
      <w:ins w:id="321" w:author="Microsoft Office User" w:date="2016-08-30T12:04:00Z">
        <w:r w:rsidR="00A5532E">
          <w:t xml:space="preserve"> </w:t>
        </w:r>
      </w:ins>
      <w:ins w:id="322" w:author="Microsoft Office User" w:date="2016-08-30T12:07:00Z">
        <w:r w:rsidR="00A5532E">
          <w:t>mineral</w:t>
        </w:r>
      </w:ins>
      <w:ins w:id="323" w:author="Microsoft Office User" w:date="2016-08-30T12:06:00Z">
        <w:r w:rsidR="00A5532E">
          <w:t>s known or inferred to control Ra t</w:t>
        </w:r>
        <w:r>
          <w:t>ransport over a range of solution conditions found in soils and aquifers (</w:t>
        </w:r>
      </w:ins>
      <w:ins w:id="324" w:author="Microsoft Office User" w:date="2016-08-30T12:10:00Z">
        <w:r>
          <w:t>including</w:t>
        </w:r>
      </w:ins>
      <w:ins w:id="325" w:author="Microsoft Office User" w:date="2016-08-30T12:06:00Z">
        <w:r>
          <w:t xml:space="preserve"> </w:t>
        </w:r>
      </w:ins>
      <w:ins w:id="326" w:author="Microsoft Office User" w:date="2016-08-30T12:10:00Z">
        <w:r>
          <w:t xml:space="preserve">high salinity brines) </w:t>
        </w:r>
      </w:ins>
      <w:ins w:id="327" w:author="Microsoft Office User" w:date="2016-08-30T12:06:00Z">
        <w:r w:rsidR="00A5532E">
          <w:t xml:space="preserve">and 2) use surface complexation modeling </w:t>
        </w:r>
      </w:ins>
      <w:ins w:id="328" w:author="Microsoft Office User" w:date="2016-08-30T12:08:00Z">
        <w:r w:rsidR="00A5532E">
          <w:t>to</w:t>
        </w:r>
      </w:ins>
      <w:ins w:id="329" w:author="Microsoft Office User" w:date="2016-08-30T12:06:00Z">
        <w:r>
          <w:t xml:space="preserve"> </w:t>
        </w:r>
      </w:ins>
      <w:ins w:id="330" w:author="Microsoft Office User" w:date="2016-08-30T12:10:00Z">
        <w:r>
          <w:t>test</w:t>
        </w:r>
      </w:ins>
      <w:ins w:id="331" w:author="Microsoft Office User" w:date="2016-08-30T12:06:00Z">
        <w:r>
          <w:t xml:space="preserve"> mechanistic descriptions of Ra adsorption to</w:t>
        </w:r>
      </w:ins>
      <w:ins w:id="332" w:author="Microsoft Office User" w:date="2016-08-30T12:10:00Z">
        <w:r>
          <w:t xml:space="preserve"> mineral surfaces, </w:t>
        </w:r>
      </w:ins>
      <w:ins w:id="333" w:author="Microsoft Office User" w:date="2016-08-30T12:13:00Z">
        <w:r>
          <w:t>3) use SCM</w:t>
        </w:r>
        <w:del w:id="334" w:author="Michael Chen" w:date="2016-09-08T16:37:00Z">
          <w:r w:rsidDel="00960229">
            <w:delText xml:space="preserve"> modeling</w:delText>
          </w:r>
        </w:del>
        <w:r>
          <w:t xml:space="preserve"> to </w:t>
        </w:r>
      </w:ins>
      <w:ins w:id="335" w:author="Microsoft Office User" w:date="2016-08-30T12:14:00Z">
        <w:r>
          <w:t>provide quantitative comparisons of Ra adsorption to different minerals.</w:t>
        </w:r>
        <w:proofErr w:type="gramEnd"/>
        <w:r>
          <w:t xml:space="preserve"> </w:t>
        </w:r>
      </w:ins>
      <w:del w:id="336" w:author="Microsoft Office User" w:date="2016-08-30T12:14:00Z">
        <w:r w:rsidR="00F31B86" w:rsidDel="00AE6156">
          <w:delText xml:space="preserve">The objective of this work is to </w:delText>
        </w:r>
      </w:del>
      <w:del w:id="337" w:author="Microsoft Office User" w:date="2016-08-30T11:55:00Z">
        <w:r w:rsidR="00F31B86" w:rsidDel="0073470F">
          <w:delText>develop further understanding of</w:delText>
        </w:r>
      </w:del>
      <w:del w:id="338" w:author="Microsoft Office User" w:date="2016-08-30T12:14:00Z">
        <w:r w:rsidR="00F31B86" w:rsidDel="00AE6156">
          <w:delText xml:space="preserve"> radium </w:delText>
        </w:r>
        <w:r w:rsidR="009E1557" w:rsidDel="00AE6156">
          <w:delText>sorption behavior</w:delText>
        </w:r>
        <w:r w:rsidR="007F6F63" w:rsidDel="00AE6156">
          <w:delText xml:space="preserve"> toward minerals</w:delText>
        </w:r>
        <w:r w:rsidR="009E1557" w:rsidDel="00AE6156">
          <w:delText xml:space="preserve"> and develop simple models of radium sorption that can be used in a wide range of groundwater studies</w:delText>
        </w:r>
        <w:r w:rsidR="00F31B86" w:rsidDel="00AE6156">
          <w:delText xml:space="preserve">. </w:delText>
        </w:r>
      </w:del>
      <w:moveFromRangeStart w:id="339" w:author="Microsoft Office User" w:date="2016-08-30T12:14:00Z" w:name="move460322618"/>
      <w:moveFrom w:id="340" w:author="Microsoft Office User" w:date="2016-08-30T12:14:00Z">
        <w:r w:rsidR="00612C00" w:rsidDel="00AE6156">
          <w:t xml:space="preserve">Previous work covered a limited set of iron oxides and clays, however only iron oxides have had a more detailed examination through surface complexation modeling, while reduced minerals have been </w:t>
        </w:r>
        <w:r w:rsidR="00D85C4E" w:rsidDel="00AE6156">
          <w:t xml:space="preserve">almost </w:t>
        </w:r>
        <w:r w:rsidR="00612C00" w:rsidDel="00AE6156">
          <w:t>completely ignored</w:t>
        </w:r>
        <w:r w:rsidR="009E1557" w:rsidDel="00AE6156">
          <w:t>.</w:t>
        </w:r>
      </w:moveFrom>
      <w:moveFromRangeEnd w:id="339"/>
      <w:r w:rsidR="009E1557">
        <w:t xml:space="preserve"> </w:t>
      </w:r>
      <w:del w:id="341" w:author="Michael Chen" w:date="2016-09-08T16:34:00Z">
        <w:r w:rsidR="009E1557" w:rsidDel="00960229">
          <w:delText>In this study, we first</w:delText>
        </w:r>
      </w:del>
      <w:ins w:id="342" w:author="Michael Chen" w:date="2016-09-08T16:34:00Z">
        <w:r w:rsidR="00960229">
          <w:t>First, we</w:t>
        </w:r>
      </w:ins>
      <w:r w:rsidR="009E1557">
        <w:t xml:space="preserve"> compare sorption of radium to </w:t>
      </w:r>
      <w:proofErr w:type="spellStart"/>
      <w:r w:rsidR="009E1557">
        <w:t>ferrihydrite</w:t>
      </w:r>
      <w:proofErr w:type="spellEnd"/>
      <w:r w:rsidR="009E1557">
        <w:t>, goethite, sodium montmorillonite, and pyrite with a low salinity background solution</w:t>
      </w:r>
      <w:ins w:id="343" w:author="Michael Chen" w:date="2016-09-08T16:37:00Z">
        <w:r w:rsidR="00960229">
          <w:t xml:space="preserve"> and </w:t>
        </w:r>
        <w:proofErr w:type="gramStart"/>
        <w:r w:rsidR="00960229">
          <w:t>model radium sorption behavior</w:t>
        </w:r>
        <w:proofErr w:type="gramEnd"/>
        <w:r w:rsidR="00960229">
          <w:t xml:space="preserve"> through SCM</w:t>
        </w:r>
      </w:ins>
      <w:del w:id="344" w:author="Michael Chen" w:date="2016-09-08T16:34:00Z">
        <w:r w:rsidR="009E1557" w:rsidDel="00960229">
          <w:delText>,</w:delText>
        </w:r>
      </w:del>
      <w:ins w:id="345" w:author="Michael Chen" w:date="2016-09-08T16:34:00Z">
        <w:r w:rsidR="00960229">
          <w:t>.</w:t>
        </w:r>
      </w:ins>
      <w:ins w:id="346" w:author="Michael Chen" w:date="2016-09-08T16:35:00Z">
        <w:r w:rsidR="00960229">
          <w:t xml:space="preserve"> These minerals are representative</w:t>
        </w:r>
      </w:ins>
      <w:ins w:id="347" w:author="Michael Chen" w:date="2016-09-08T16:39:00Z">
        <w:r w:rsidR="00960229">
          <w:t xml:space="preserve"> of</w:t>
        </w:r>
      </w:ins>
      <w:ins w:id="348" w:author="Michael Chen" w:date="2016-09-08T16:35:00Z">
        <w:r w:rsidR="00960229">
          <w:t xml:space="preserve"> previously studied dominant sorbents (iron oxides, clays</w:t>
        </w:r>
      </w:ins>
      <w:ins w:id="349" w:author="Michael Chen" w:date="2016-09-08T16:38:00Z">
        <w:r w:rsidR="00960229">
          <w:t>)</w:t>
        </w:r>
      </w:ins>
      <w:ins w:id="350" w:author="Michael Chen" w:date="2016-09-08T16:36:00Z">
        <w:r w:rsidR="00960229">
          <w:t xml:space="preserve">, </w:t>
        </w:r>
      </w:ins>
      <w:ins w:id="351" w:author="Michael Chen" w:date="2016-09-08T16:38:00Z">
        <w:r w:rsidR="00960229">
          <w:t>allowing for comparison to previous work while also enabling comparison between the same experimental conditions</w:t>
        </w:r>
      </w:ins>
      <w:ins w:id="352" w:author="Michael Chen" w:date="2016-09-08T16:39:00Z">
        <w:r w:rsidR="00960229">
          <w:t xml:space="preserve"> to determine the minerals’ r</w:t>
        </w:r>
        <w:bookmarkStart w:id="353" w:name="_GoBack"/>
        <w:bookmarkEnd w:id="353"/>
        <w:r w:rsidR="00960229">
          <w:t>elative importance</w:t>
        </w:r>
      </w:ins>
      <w:ins w:id="354" w:author="Michael Chen" w:date="2016-09-08T16:35:00Z">
        <w:r w:rsidR="00960229">
          <w:t>.</w:t>
        </w:r>
      </w:ins>
      <w:r w:rsidR="009E1557">
        <w:t xml:space="preserve"> </w:t>
      </w:r>
      <w:del w:id="355" w:author="Michael Chen" w:date="2016-09-08T16:34:00Z">
        <w:r w:rsidR="009E1557" w:rsidDel="00960229">
          <w:delText>and t</w:delText>
        </w:r>
      </w:del>
      <w:del w:id="356" w:author="Michael Chen" w:date="2016-09-08T16:37:00Z">
        <w:r w:rsidR="009E1557" w:rsidDel="00960229">
          <w:delText xml:space="preserve">hen model that sorption through </w:delText>
        </w:r>
        <w:r w:rsidR="007F6F63" w:rsidDel="00960229">
          <w:delText xml:space="preserve">established </w:delText>
        </w:r>
        <w:r w:rsidR="009E1557" w:rsidDel="00960229">
          <w:delText>surface complexation</w:delText>
        </w:r>
        <w:r w:rsidR="007F6F63" w:rsidDel="00960229">
          <w:delText xml:space="preserve"> models</w:delText>
        </w:r>
      </w:del>
      <w:ins w:id="357" w:author="Microsoft Office User" w:date="2016-08-30T06:00:00Z">
        <w:del w:id="358" w:author="Michael Chen" w:date="2016-09-08T16:37:00Z">
          <w:r w:rsidR="00F677C8" w:rsidDel="00960229">
            <w:delText>mo</w:delText>
          </w:r>
        </w:del>
      </w:ins>
      <w:ins w:id="359" w:author="Microsoft Office User" w:date="2016-08-30T12:16:00Z">
        <w:del w:id="360" w:author="Michael Chen" w:date="2016-09-08T16:37:00Z">
          <w:r w:rsidDel="00960229">
            <w:delText>d</w:delText>
          </w:r>
        </w:del>
      </w:ins>
      <w:ins w:id="361" w:author="Microsoft Office User" w:date="2016-08-30T06:00:00Z">
        <w:del w:id="362" w:author="Michael Chen" w:date="2016-09-08T16:37:00Z">
          <w:r w:rsidR="00F677C8" w:rsidDel="00960229">
            <w:delText>els</w:delText>
          </w:r>
        </w:del>
      </w:ins>
      <w:del w:id="363" w:author="Michael Chen" w:date="2016-09-08T16:37:00Z">
        <w:r w:rsidR="009E1557" w:rsidDel="00960229">
          <w:delText>.</w:delText>
        </w:r>
      </w:del>
      <w:r w:rsidR="009E1557">
        <w:t xml:space="preserve"> </w:t>
      </w:r>
      <w:ins w:id="364" w:author="Microsoft Office User" w:date="2016-08-30T12:17:00Z">
        <w:r w:rsidR="00E44B72">
          <w:t xml:space="preserve">As expected, we find </w:t>
        </w:r>
      </w:ins>
      <w:del w:id="365" w:author="Microsoft Office User" w:date="2016-08-30T12:17:00Z">
        <w:r w:rsidR="009E1557" w:rsidDel="00AE6156">
          <w:delText xml:space="preserve">The results show </w:delText>
        </w:r>
      </w:del>
      <w:r w:rsidR="009E1557">
        <w:t xml:space="preserve">that pH plays a crucial role in determining </w:t>
      </w:r>
      <w:ins w:id="366" w:author="Microsoft Office User" w:date="2016-08-30T12:17:00Z">
        <w:r>
          <w:t xml:space="preserve">the extent of Ra </w:t>
        </w:r>
      </w:ins>
      <w:r w:rsidR="009E1557">
        <w:t>sorption</w:t>
      </w:r>
      <w:ins w:id="367" w:author="Microsoft Office User" w:date="2016-08-30T12:19:00Z">
        <w:r w:rsidR="00E44B72">
          <w:t xml:space="preserve"> to most mineral surfaces</w:t>
        </w:r>
      </w:ins>
      <w:ins w:id="368" w:author="Microsoft Office User" w:date="2016-08-30T12:17:00Z">
        <w:r>
          <w:t>; however, we</w:t>
        </w:r>
      </w:ins>
      <w:ins w:id="369" w:author="Microsoft Office User" w:date="2016-08-30T12:19:00Z">
        <w:r w:rsidR="00E44B72">
          <w:t xml:space="preserve"> also</w:t>
        </w:r>
      </w:ins>
      <w:ins w:id="370" w:author="Microsoft Office User" w:date="2016-08-30T12:17:00Z">
        <w:r>
          <w:t xml:space="preserve"> illustrate that </w:t>
        </w:r>
      </w:ins>
      <w:ins w:id="371" w:author="Microsoft Office User" w:date="2016-08-30T12:18:00Z">
        <w:r>
          <w:t xml:space="preserve">Ra adsorption to </w:t>
        </w:r>
      </w:ins>
      <w:proofErr w:type="spellStart"/>
      <w:ins w:id="372" w:author="Microsoft Office User" w:date="2016-08-30T12:17:00Z">
        <w:r>
          <w:t>montmorillionite</w:t>
        </w:r>
        <w:proofErr w:type="spellEnd"/>
        <w:r>
          <w:t xml:space="preserve"> is </w:t>
        </w:r>
      </w:ins>
      <w:ins w:id="373" w:author="Microsoft Office User" w:date="2016-08-30T12:20:00Z">
        <w:r w:rsidR="00E44B72">
          <w:t xml:space="preserve">more </w:t>
        </w:r>
      </w:ins>
      <w:ins w:id="374" w:author="Microsoft Office User" w:date="2016-08-30T12:17:00Z">
        <w:r>
          <w:t xml:space="preserve">extensive </w:t>
        </w:r>
      </w:ins>
      <w:ins w:id="375" w:author="Microsoft Office User" w:date="2016-08-30T12:20:00Z">
        <w:r w:rsidR="00E44B72">
          <w:t xml:space="preserve">over a range of solution </w:t>
        </w:r>
        <w:proofErr w:type="spellStart"/>
        <w:r w:rsidR="00E44B72">
          <w:t>conditons</w:t>
        </w:r>
        <w:proofErr w:type="spellEnd"/>
        <w:r w:rsidR="00E44B72">
          <w:t xml:space="preserve"> </w:t>
        </w:r>
      </w:ins>
      <w:ins w:id="376" w:author="Microsoft Office User" w:date="2016-08-30T12:19:00Z">
        <w:r>
          <w:t xml:space="preserve">compared </w:t>
        </w:r>
      </w:ins>
      <w:ins w:id="377" w:author="Microsoft Office User" w:date="2016-08-30T12:17:00Z">
        <w:r w:rsidR="00E44B72">
          <w:t>to iron (</w:t>
        </w:r>
        <w:proofErr w:type="spellStart"/>
        <w:r w:rsidR="00E44B72">
          <w:t>hydr</w:t>
        </w:r>
        <w:proofErr w:type="spellEnd"/>
        <w:proofErr w:type="gramStart"/>
        <w:r w:rsidR="00E44B72">
          <w:t>)oxides</w:t>
        </w:r>
      </w:ins>
      <w:proofErr w:type="gramEnd"/>
      <w:del w:id="378" w:author="Microsoft Office User" w:date="2016-08-30T12:17:00Z">
        <w:r w:rsidR="009E1557" w:rsidDel="00AE6156">
          <w:delText xml:space="preserve"> extent</w:delText>
        </w:r>
      </w:del>
      <w:r w:rsidR="009E1557">
        <w:t>,</w:t>
      </w:r>
      <w:ins w:id="379" w:author="Microsoft Office User" w:date="2016-08-30T12:20:00Z">
        <w:r w:rsidR="00E44B72">
          <w:t xml:space="preserve"> which are often thoug</w:t>
        </w:r>
        <w:del w:id="380" w:author="Michael Chen" w:date="2016-08-30T16:23:00Z">
          <w:r w:rsidR="00E44B72" w:rsidDel="002B7B99">
            <w:delText>t</w:delText>
          </w:r>
        </w:del>
        <w:r w:rsidR="00E44B72">
          <w:t>h</w:t>
        </w:r>
      </w:ins>
      <w:ins w:id="381" w:author="Michael Chen" w:date="2016-08-30T16:23:00Z">
        <w:r w:rsidR="002B7B99">
          <w:t>t</w:t>
        </w:r>
      </w:ins>
      <w:ins w:id="382" w:author="Microsoft Office User" w:date="2016-08-30T12:20:00Z">
        <w:r w:rsidR="00E44B72">
          <w:t xml:space="preserve"> to dominate adsorption. </w:t>
        </w:r>
      </w:ins>
      <w:del w:id="383" w:author="Microsoft Office User" w:date="2016-08-30T12:20:00Z">
        <w:r w:rsidR="009E1557" w:rsidDel="00E44B72">
          <w:delText xml:space="preserve"> and that while iron oxides do show extensive sorption</w:delText>
        </w:r>
        <w:r w:rsidR="000D3DBF" w:rsidDel="00E44B72">
          <w:delText xml:space="preserve"> under certain conditions</w:delText>
        </w:r>
        <w:r w:rsidR="003C60FA" w:rsidDel="00E44B72">
          <w:delText>,</w:delText>
        </w:r>
        <w:r w:rsidR="00291774" w:rsidDel="00E44B72">
          <w:delText xml:space="preserve"> sodium montmorillonite</w:delText>
        </w:r>
        <w:r w:rsidR="003C60FA" w:rsidDel="00E44B72">
          <w:delText xml:space="preserve"> is dominant comparatively</w:delText>
        </w:r>
        <w:r w:rsidR="00291774" w:rsidDel="00E44B72">
          <w:delText xml:space="preserve">. </w:delText>
        </w:r>
      </w:del>
      <w:r w:rsidR="00291774">
        <w:t xml:space="preserve">This result </w:t>
      </w:r>
      <w:proofErr w:type="gramStart"/>
      <w:r w:rsidR="00291774">
        <w:t>is mirrored</w:t>
      </w:r>
      <w:proofErr w:type="gramEnd"/>
      <w:r w:rsidR="00291774">
        <w:t xml:space="preserve"> </w:t>
      </w:r>
      <w:r w:rsidR="00291774">
        <w:lastRenderedPageBreak/>
        <w:t>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w:t>
      </w:r>
      <w:del w:id="384" w:author="Microsoft Office User" w:date="2016-08-30T12:21:00Z">
        <w:r w:rsidR="00291774" w:rsidDel="00E44B72">
          <w:delText xml:space="preserve"> the</w:delText>
        </w:r>
      </w:del>
      <w:r w:rsidR="00291774">
        <w:t xml:space="preserve"> montmorillonite compared to the other minerals.</w:t>
      </w:r>
      <w:r w:rsidR="003C60FA">
        <w:t xml:space="preserve"> </w:t>
      </w:r>
      <w:del w:id="385" w:author="Microsoft Office User" w:date="2016-08-30T12:21:00Z">
        <w:r w:rsidR="003C60FA" w:rsidDel="00E44B72">
          <w:delText>Overall, the modeling constants here can inform models of radium transport.</w:delText>
        </w:r>
      </w:del>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4B8B7B8A" w:rsidR="009C7C54" w:rsidRDefault="009C7C54" w:rsidP="00B53860">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ins w:id="386" w:author="Microsoft Office User" w:date="2016-08-30T12:23:00Z">
        <w:r w:rsidR="00E44B72">
          <w:t xml:space="preserve"> </w:t>
        </w:r>
      </w:ins>
      <w:del w:id="387" w:author="Microsoft Office User" w:date="2016-08-30T12:23:00Z">
        <w:r w:rsidDel="00E44B72">
          <w:delText>\</w:delText>
        </w:r>
      </w:del>
      <w:r>
        <w:t>Ohm water.</w:t>
      </w:r>
      <w:r w:rsidR="00490D23">
        <w:t xml:space="preserve"> Radium-226 stock </w:t>
      </w:r>
      <w:ins w:id="388" w:author="Microsoft Office User" w:date="2016-08-30T12:23:00Z">
        <w:r w:rsidR="00E44B72">
          <w:t xml:space="preserve">in 3% </w:t>
        </w:r>
        <w:proofErr w:type="spellStart"/>
        <w:r w:rsidR="00E44B72">
          <w:t>HCl</w:t>
        </w:r>
        <w:proofErr w:type="spellEnd"/>
        <w:r w:rsidR="00E44B72">
          <w:t xml:space="preserve"> </w:t>
        </w:r>
      </w:ins>
      <w:proofErr w:type="gramStart"/>
      <w:r w:rsidR="00490D23">
        <w:t>was provided</w:t>
      </w:r>
      <w:proofErr w:type="gramEnd"/>
      <w:r w:rsidR="00490D23">
        <w:t xml:space="preserve"> by the MIT Environmental, Health, and Safety office</w:t>
      </w:r>
      <w:del w:id="389" w:author="Microsoft Office User" w:date="2016-08-30T12:23:00Z">
        <w:r w:rsidR="00490D23" w:rsidDel="00E44B72">
          <w:delText xml:space="preserve">, and acidified </w:delText>
        </w:r>
        <w:r w:rsidR="00DE72DF" w:rsidDel="00E44B72">
          <w:delText>to 3% using HCl</w:delText>
        </w:r>
      </w:del>
      <w:r w:rsidR="00DE72DF">
        <w:t>.</w:t>
      </w:r>
    </w:p>
    <w:p w14:paraId="33DD1791" w14:textId="23623E21" w:rsidR="00DE72DF" w:rsidRDefault="00DE72DF" w:rsidP="00B53860">
      <w:pPr>
        <w:spacing w:line="360" w:lineRule="auto"/>
      </w:pPr>
      <w:r>
        <w:t>2.1 MINERAL PREPARATION</w:t>
      </w:r>
    </w:p>
    <w:p w14:paraId="311590D6" w14:textId="15CAAE49" w:rsidR="00DE72DF" w:rsidRDefault="00DE72DF" w:rsidP="00B53860">
      <w:pPr>
        <w:spacing w:line="360" w:lineRule="auto"/>
      </w:pPr>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Fe</w:t>
      </w:r>
      <w:del w:id="390" w:author="Microsoft Office User" w:date="2016-08-30T12:24:00Z">
        <w:r w:rsidR="00167D90" w:rsidDel="00E44B72">
          <w:delText>(III)</w:delText>
        </w:r>
      </w:del>
      <w:r w:rsidR="00167D90">
        <w:t>Cl</w:t>
      </w:r>
      <w:r w:rsidR="00167D90" w:rsidRPr="006442C7">
        <w:rPr>
          <w:vertAlign w:val="subscript"/>
        </w:rPr>
        <w:t>3</w:t>
      </w:r>
      <w:ins w:id="391" w:author="Microsoft Office User" w:date="2016-08-30T12:24:00Z">
        <w:r w:rsidR="00E44B72">
          <w:t xml:space="preserve">*xxxH2O (?) </w:t>
        </w:r>
      </w:ins>
      <w:del w:id="392" w:author="Microsoft Office User" w:date="2016-08-30T12:24:00Z">
        <w:r w:rsidR="00167D90" w:rsidDel="00E44B72">
          <w:delText xml:space="preserve"> </w:delText>
        </w:r>
      </w:del>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 xml:space="preserve">slurry </w:t>
      </w:r>
      <w:proofErr w:type="gramStart"/>
      <w:r w:rsidR="00167D90">
        <w:t>were added</w:t>
      </w:r>
      <w:proofErr w:type="gramEnd"/>
      <w:r w:rsidR="00167D90">
        <w:t xml:space="preserve"> directly to the experiments</w:t>
      </w:r>
      <w:r w:rsidR="00E35B25">
        <w:t xml:space="preserve"> to obtain the desired mineral mass</w:t>
      </w:r>
      <w:r w:rsidR="00167D90">
        <w:t xml:space="preserve">. Goethite was prepared </w:t>
      </w:r>
      <w:ins w:id="393" w:author="Microsoft Office User" w:date="2016-08-30T12:25:00Z">
        <w:r w:rsidR="00E44B72">
          <w:t xml:space="preserve">through </w:t>
        </w:r>
      </w:ins>
      <w:del w:id="394" w:author="Microsoft Office User" w:date="2016-08-30T12:25:00Z">
        <w:r w:rsidR="00167D90" w:rsidDel="00E44B72">
          <w:delText xml:space="preserve">by </w:delText>
        </w:r>
      </w:del>
      <w:r w:rsidR="00167D90">
        <w:t>slow oxidation of an</w:t>
      </w:r>
      <w:r w:rsidR="000504B0">
        <w:t xml:space="preserve"> </w:t>
      </w:r>
      <w:ins w:id="395" w:author="Microsoft Office User" w:date="2016-08-30T12:25:00Z">
        <w:r w:rsidR="00E44B72">
          <w:t xml:space="preserve">xxx </w:t>
        </w:r>
        <w:proofErr w:type="spellStart"/>
        <w:r w:rsidR="00E44B72">
          <w:t>mM</w:t>
        </w:r>
        <w:proofErr w:type="spellEnd"/>
        <w:r w:rsidR="00E44B72">
          <w:t xml:space="preserve"> Fe2+ </w:t>
        </w:r>
      </w:ins>
      <w:del w:id="396" w:author="Microsoft Office User" w:date="2016-08-30T12:25:00Z">
        <w:r w:rsidR="000504B0" w:rsidDel="00E44B72">
          <w:delText>initially</w:delText>
        </w:r>
        <w:r w:rsidR="00167D90" w:rsidDel="00E44B72">
          <w:delText xml:space="preserve"> O</w:delText>
        </w:r>
        <w:r w:rsidR="00167D90" w:rsidRPr="00E44B72" w:rsidDel="00E44B72">
          <w:rPr>
            <w:vertAlign w:val="subscript"/>
            <w:rPrChange w:id="397" w:author="Microsoft Office User" w:date="2016-08-30T12:24:00Z">
              <w:rPr/>
            </w:rPrChange>
          </w:rPr>
          <w:delText>2</w:delText>
        </w:r>
        <w:r w:rsidR="00167D90" w:rsidDel="00E44B72">
          <w:delText xml:space="preserve"> free solution of Fe</w:delText>
        </w:r>
      </w:del>
      <w:del w:id="398" w:author="Microsoft Office User" w:date="2016-08-30T12:24:00Z">
        <w:r w:rsidR="00167D90" w:rsidDel="00E44B72">
          <w:delText>(II)</w:delText>
        </w:r>
      </w:del>
      <w:del w:id="399" w:author="Microsoft Office User" w:date="2016-08-30T12:25:00Z">
        <w:r w:rsidR="00167D90" w:rsidDel="00E44B72">
          <w:delText xml:space="preserve">Cl2 </w:delText>
        </w:r>
      </w:del>
      <w:r w:rsidR="00167D90">
        <w:t xml:space="preserve">and </w:t>
      </w:r>
      <w:ins w:id="400" w:author="Microsoft Office User" w:date="2016-08-30T12:25:00Z">
        <w:r w:rsidR="00E44B72">
          <w:t xml:space="preserve">xxx </w:t>
        </w:r>
        <w:proofErr w:type="spellStart"/>
        <w:r w:rsidR="00E44B72">
          <w:t>mM</w:t>
        </w:r>
        <w:proofErr w:type="spellEnd"/>
        <w:r w:rsidR="00E44B72">
          <w:t xml:space="preserve"> </w:t>
        </w:r>
      </w:ins>
      <w:r w:rsidR="00167D90">
        <w:t xml:space="preserve">bicarbonate using air over the course of 2 days. The resulting mineral was centrifuged and washed to remove background electrolyte, and then dried for 2 hours at </w:t>
      </w:r>
      <w:commentRangeStart w:id="401"/>
      <w:ins w:id="402" w:author="Microsoft Office User" w:date="2016-08-30T12:26:00Z">
        <w:r w:rsidR="00E44B72">
          <w:t>5</w:t>
        </w:r>
      </w:ins>
      <w:del w:id="403" w:author="Microsoft Office User" w:date="2016-08-30T12:26:00Z">
        <w:r w:rsidR="00167D90" w:rsidDel="00E44B72">
          <w:delText>7</w:delText>
        </w:r>
      </w:del>
      <w:r w:rsidR="00167D90">
        <w:t>0</w:t>
      </w:r>
      <w:commentRangeEnd w:id="401"/>
      <w:r w:rsidR="00E44B72">
        <w:rPr>
          <w:rStyle w:val="CommentReference"/>
        </w:rPr>
        <w:commentReference w:id="401"/>
      </w:r>
      <w:r w:rsidR="00167D90">
        <w:t xml:space="preserve"> </w:t>
      </w:r>
      <w:proofErr w:type="gramStart"/>
      <w:r w:rsidR="00167D90">
        <w:t>C</w:t>
      </w:r>
      <w:ins w:id="404" w:author="Microsoft Office User" w:date="2016-08-30T12:26:00Z">
        <w:r w:rsidR="00E44B72">
          <w:t>(</w:t>
        </w:r>
        <w:proofErr w:type="gramEnd"/>
        <w:r w:rsidR="00E44B72">
          <w:t>?)</w:t>
        </w:r>
      </w:ins>
      <w:r w:rsidR="00167D90">
        <w:t>. Both iron minerals were characterized using x-ray diffraction to confirm their composition.</w:t>
      </w:r>
    </w:p>
    <w:p w14:paraId="3B6A2E6D" w14:textId="4BD8CE8E" w:rsidR="00B51EE3" w:rsidRDefault="00167D90" w:rsidP="00B53860">
      <w:pPr>
        <w:spacing w:line="360" w:lineRule="auto"/>
      </w:pPr>
      <w:r>
        <w:tab/>
      </w:r>
      <w:commentRangeStart w:id="405"/>
      <w:r>
        <w:t>Calcium</w:t>
      </w:r>
      <w:commentRangeEnd w:id="405"/>
      <w:r w:rsidR="00E44B72">
        <w:rPr>
          <w:rStyle w:val="CommentReference"/>
        </w:rPr>
        <w:commentReference w:id="405"/>
      </w:r>
      <w:r>
        <w:t xml:space="preserve"> montmorillonite STX-1b </w:t>
      </w:r>
      <w:proofErr w:type="gramStart"/>
      <w:r>
        <w:t>was ordered</w:t>
      </w:r>
      <w:proofErr w:type="gramEnd"/>
      <w:r>
        <w:t xml:space="preserve"> from the clay minerals society</w:t>
      </w:r>
      <w:r w:rsidR="00994948">
        <w:t xml:space="preserve"> (clays.org)</w:t>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 set to pH 5 using glacial acetic acid, which removed the</w:t>
      </w:r>
      <w:commentRangeStart w:id="406"/>
      <w:r w:rsidR="00B51EE3">
        <w:t xml:space="preserve"> carbonates</w:t>
      </w:r>
      <w:commentRangeEnd w:id="406"/>
      <w:r w:rsidR="001B752A">
        <w:rPr>
          <w:rStyle w:val="CommentReference"/>
        </w:rPr>
        <w:commentReference w:id="406"/>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w:t>
      </w:r>
      <w:commentRangeStart w:id="407"/>
      <w:r w:rsidR="00B51EE3">
        <w:t xml:space="preserve">Since the mineral data from the clay society indicated low or negligible iron content, no iron oxide removal </w:t>
      </w:r>
      <w:proofErr w:type="gramStart"/>
      <w:r w:rsidR="00B51EE3">
        <w:t>was performed</w:t>
      </w:r>
      <w:proofErr w:type="gramEnd"/>
      <w:r w:rsidR="00B51EE3">
        <w:t xml:space="preserve">. </w:t>
      </w:r>
      <w:commentRangeEnd w:id="407"/>
      <w:r w:rsidR="00E44B72">
        <w:rPr>
          <w:rStyle w:val="CommentReference"/>
        </w:rPr>
        <w:commentReference w:id="407"/>
      </w:r>
      <w:r w:rsidR="00B51EE3">
        <w:t xml:space="preserve">The </w:t>
      </w:r>
      <w:del w:id="408" w:author="Microsoft Office User" w:date="2016-08-30T12:27:00Z">
        <w:r w:rsidR="00B51EE3" w:rsidDel="00E44B72">
          <w:delText xml:space="preserve">cleaned </w:delText>
        </w:r>
      </w:del>
      <w:ins w:id="409" w:author="Microsoft Office User" w:date="2016-08-30T12:28:00Z">
        <w:r w:rsidR="00E44B72">
          <w:t xml:space="preserve">clay </w:t>
        </w:r>
      </w:ins>
      <w:del w:id="410" w:author="Microsoft Office User" w:date="2016-08-30T12:28:00Z">
        <w:r w:rsidR="00B51EE3" w:rsidDel="00E44B72">
          <w:delText xml:space="preserve">clay </w:delText>
        </w:r>
      </w:del>
      <w:proofErr w:type="gramStart"/>
      <w:r w:rsidR="00B51EE3">
        <w:t xml:space="preserve">was then </w:t>
      </w:r>
      <w:del w:id="411" w:author="Microsoft Office User" w:date="2016-08-30T12:28:00Z">
        <w:r w:rsidR="00B51EE3" w:rsidDel="00E44B72">
          <w:delText xml:space="preserve">washed and </w:delText>
        </w:r>
      </w:del>
      <w:r w:rsidR="00B51EE3">
        <w:t xml:space="preserve">centrifuged </w:t>
      </w:r>
      <w:ins w:id="412" w:author="Microsoft Office User" w:date="2016-08-30T12:28:00Z">
        <w:r w:rsidR="00E44B72">
          <w:t xml:space="preserve">and equilibrated </w:t>
        </w:r>
      </w:ins>
      <w:r w:rsidR="00B51EE3">
        <w:t>with the experimental background solution, resulting in a sodium montmorillonite</w:t>
      </w:r>
      <w:proofErr w:type="gramEnd"/>
      <w:r w:rsidR="00B51EE3">
        <w:t xml:space="preserve">. The clay </w:t>
      </w:r>
      <w:proofErr w:type="gramStart"/>
      <w:r w:rsidR="00B51EE3">
        <w:t>was dried</w:t>
      </w:r>
      <w:proofErr w:type="gramEnd"/>
      <w:r w:rsidR="00B51EE3">
        <w:t xml:space="preserve"> at 50 C overnight, and then carefully ground using mortar </w:t>
      </w:r>
      <w:commentRangeStart w:id="413"/>
      <w:r w:rsidR="00B51EE3">
        <w:t xml:space="preserve">and pestle. </w:t>
      </w:r>
      <w:commentRangeEnd w:id="413"/>
      <w:r w:rsidR="00C75F08">
        <w:rPr>
          <w:rStyle w:val="CommentReference"/>
        </w:rPr>
        <w:commentReference w:id="413"/>
      </w:r>
    </w:p>
    <w:p w14:paraId="0FEDCDA3" w14:textId="08225321" w:rsidR="00B51EE3" w:rsidRDefault="003F60EB" w:rsidP="00B53860">
      <w:pPr>
        <w:spacing w:line="360" w:lineRule="auto"/>
      </w:pPr>
      <w:r>
        <w:tab/>
      </w:r>
      <w:r w:rsidR="0072409D">
        <w:t>P</w:t>
      </w:r>
      <w:r>
        <w:t xml:space="preserve">yrite </w:t>
      </w:r>
      <w:proofErr w:type="gramStart"/>
      <w:r>
        <w:t>was ordered from</w:t>
      </w:r>
      <w:r w:rsidR="00EF62ED">
        <w:t xml:space="preserve"> Ward’s Science (www.wardsci.com)</w:t>
      </w:r>
      <w:r>
        <w:t xml:space="preserve">, </w:t>
      </w:r>
      <w:del w:id="414" w:author="Microsoft Office User" w:date="2016-08-30T12:29:00Z">
        <w:r w:rsidDel="00E44B72">
          <w:delText>which came in a la</w:delText>
        </w:r>
        <w:r w:rsidR="00C4280C" w:rsidDel="00E44B72">
          <w:delText>rge ore form. The pyrite was</w:delText>
        </w:r>
        <w:r w:rsidDel="00E44B72">
          <w:delText xml:space="preserve"> </w:delText>
        </w:r>
      </w:del>
      <w:r>
        <w:t xml:space="preserve">ground using mortar and pestle, and </w:t>
      </w:r>
      <w:ins w:id="415" w:author="Microsoft Office User" w:date="2016-08-30T12:30:00Z">
        <w:r w:rsidR="002B323A">
          <w:t xml:space="preserve">passed through </w:t>
        </w:r>
      </w:ins>
      <w:ins w:id="416" w:author="Microsoft Office User" w:date="2016-08-30T12:29:00Z">
        <w:r w:rsidR="002B323A">
          <w:t xml:space="preserve">sieves </w:t>
        </w:r>
      </w:ins>
      <w:ins w:id="417" w:author="Microsoft Office User" w:date="2016-08-30T12:30:00Z">
        <w:r w:rsidR="002B323A">
          <w:t xml:space="preserve">to select for </w:t>
        </w:r>
      </w:ins>
      <w:del w:id="418" w:author="Microsoft Office User" w:date="2016-08-30T12:29:00Z">
        <w:r w:rsidDel="002B323A">
          <w:delText>then</w:delText>
        </w:r>
      </w:del>
      <w:del w:id="419" w:author="Microsoft Office User" w:date="2016-08-30T12:30:00Z">
        <w:r w:rsidDel="002B323A">
          <w:delText xml:space="preserve"> the </w:delText>
        </w:r>
      </w:del>
      <w:r>
        <w:t xml:space="preserve">45-250 um </w:t>
      </w:r>
      <w:del w:id="420" w:author="Microsoft Office User" w:date="2016-08-30T12:31:00Z">
        <w:r w:rsidDel="002B323A">
          <w:delText>size fraction were sieved out</w:delText>
        </w:r>
      </w:del>
      <w:ins w:id="421" w:author="Microsoft Office User" w:date="2016-08-30T12:31:00Z">
        <w:r w:rsidR="002B323A">
          <w:t>particles</w:t>
        </w:r>
      </w:ins>
      <w:proofErr w:type="gramEnd"/>
      <w:r>
        <w:t xml:space="preserve">. The pyrite </w:t>
      </w:r>
      <w:proofErr w:type="gramStart"/>
      <w:r>
        <w:t xml:space="preserve">was </w:t>
      </w:r>
      <w:ins w:id="422" w:author="Microsoft Office User" w:date="2016-08-30T12:31:00Z">
        <w:r w:rsidR="002B323A">
          <w:t xml:space="preserve">then </w:t>
        </w:r>
      </w:ins>
      <w:r>
        <w:t>placed</w:t>
      </w:r>
      <w:proofErr w:type="gramEnd"/>
      <w:r>
        <w:t xml:space="preserve"> into an anaerobic glove bag</w:t>
      </w:r>
      <w:del w:id="423" w:author="Microsoft Office User" w:date="2016-08-30T12:31:00Z">
        <w:r w:rsidDel="002B323A">
          <w:delText>,</w:delText>
        </w:r>
      </w:del>
      <w:r>
        <w:t xml:space="preserve"> with a 5% hydrogen and 95% </w:t>
      </w:r>
      <w:r w:rsidR="00B01788">
        <w:t xml:space="preserve">nitrogen </w:t>
      </w:r>
      <w:r>
        <w:t xml:space="preserve">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del w:id="424" w:author="Microsoft Office User" w:date="2016-08-30T12:32:00Z">
        <w:r w:rsidR="00483D6E" w:rsidDel="002B323A">
          <w:delText>allowed to</w:delText>
        </w:r>
      </w:del>
      <w:ins w:id="425" w:author="Microsoft Office User" w:date="2016-08-30T12:32:00Z">
        <w:r w:rsidR="002B323A">
          <w:t>dried</w:t>
        </w:r>
      </w:ins>
      <w:ins w:id="426" w:author="Microsoft Office User" w:date="2016-08-30T12:33:00Z">
        <w:r w:rsidR="002B323A">
          <w:t xml:space="preserve"> </w:t>
        </w:r>
        <w:r w:rsidR="002B323A">
          <w:lastRenderedPageBreak/>
          <w:t xml:space="preserve">anaerobically </w:t>
        </w:r>
      </w:ins>
      <w:ins w:id="427" w:author="Microsoft Office User" w:date="2016-08-30T12:32:00Z">
        <w:r w:rsidR="002B323A">
          <w:t>in an open beaker</w:t>
        </w:r>
      </w:ins>
      <w:ins w:id="428" w:author="Microsoft Office User" w:date="2016-08-30T12:33:00Z">
        <w:r w:rsidR="002B323A">
          <w:t xml:space="preserve">;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w:t>
        </w:r>
      </w:ins>
      <w:ins w:id="429" w:author="Microsoft Office User" w:date="2016-08-30T12:34:00Z">
        <w:r w:rsidR="002B323A">
          <w:t>moisture</w:t>
        </w:r>
      </w:ins>
      <w:ins w:id="430" w:author="Microsoft Office User" w:date="2016-08-30T12:33:00Z">
        <w:r w:rsidR="002B323A">
          <w:t xml:space="preserve"> </w:t>
        </w:r>
      </w:ins>
      <w:ins w:id="431" w:author="Microsoft Office User" w:date="2016-08-30T12:34:00Z">
        <w:r w:rsidR="002B323A">
          <w:t>removal</w:t>
        </w:r>
      </w:ins>
      <w:del w:id="432" w:author="Microsoft Office User" w:date="2016-08-30T12:32:00Z">
        <w:r w:rsidR="00483D6E" w:rsidDel="002B323A">
          <w:delText xml:space="preserve"> </w:delText>
        </w:r>
        <w:r w:rsidR="00C4280C" w:rsidDel="002B323A">
          <w:delText xml:space="preserve">air dry in the anaerobic glove bag with a </w:delText>
        </w:r>
      </w:del>
      <w:del w:id="433" w:author="Microsoft Office User" w:date="2016-08-30T12:33:00Z">
        <w:r w:rsidR="00C4280C" w:rsidDel="002B323A">
          <w:delText>dessicant</w:delText>
        </w:r>
      </w:del>
      <w:r w:rsidR="00483D6E">
        <w:t xml:space="preserve">. </w:t>
      </w:r>
      <w:r w:rsidR="00C4280C">
        <w:t xml:space="preserve">The pyrite composition </w:t>
      </w:r>
      <w:proofErr w:type="gramStart"/>
      <w:r w:rsidR="00C4280C">
        <w:t xml:space="preserve">was </w:t>
      </w:r>
      <w:r w:rsidR="00B01788">
        <w:t xml:space="preserve">also </w:t>
      </w:r>
      <w:r w:rsidR="00C4280C">
        <w:t>confirmed</w:t>
      </w:r>
      <w:proofErr w:type="gramEnd"/>
      <w:r w:rsidR="00C4280C">
        <w:t xml:space="preserve">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3B6D9178" w:rsidR="007B346B" w:rsidRDefault="00490D23" w:rsidP="00B53860">
      <w:pPr>
        <w:spacing w:line="360" w:lineRule="auto"/>
        <w:ind w:firstLine="720"/>
      </w:pPr>
      <w:del w:id="434" w:author="Microsoft Office User" w:date="2016-08-30T12:35:00Z">
        <w:r w:rsidDel="002B323A">
          <w:delText>200 mL serum vials</w:delText>
        </w:r>
      </w:del>
      <w:ins w:id="435" w:author="Microsoft Office User" w:date="2016-08-30T12:35:00Z">
        <w:r w:rsidR="002B323A">
          <w:t>Serum vials (200 mL)</w:t>
        </w:r>
      </w:ins>
      <w:r>
        <w:t xml:space="preserve"> were filled with 100 mL of 10 </w:t>
      </w:r>
      <w:proofErr w:type="spellStart"/>
      <w:r>
        <w:t>mM</w:t>
      </w:r>
      <w:proofErr w:type="spellEnd"/>
      <w:r>
        <w:t xml:space="preserve"> </w:t>
      </w:r>
      <w:proofErr w:type="spellStart"/>
      <w:r>
        <w:t>NaCl</w:t>
      </w:r>
      <w:proofErr w:type="spellEnd"/>
      <w:r>
        <w:t xml:space="preserve"> stock solution, 30 mg of one mineral (except for the case of pyrite, where 40 mg was used), and 5-270 </w:t>
      </w:r>
      <w:proofErr w:type="spellStart"/>
      <w:r>
        <w:t>Bq</w:t>
      </w:r>
      <w:proofErr w:type="spellEnd"/>
      <w:r>
        <w:t xml:space="preserve"> of </w:t>
      </w:r>
      <w:ins w:id="436" w:author="Microsoft Office User" w:date="2016-08-30T12:35:00Z">
        <w:r w:rsidR="002B323A">
          <w:t>226</w:t>
        </w:r>
      </w:ins>
      <w:r>
        <w:t>Ra</w:t>
      </w:r>
      <w:del w:id="437" w:author="Microsoft Office User" w:date="2016-08-30T12:35:00Z">
        <w:r w:rsidDel="002B323A">
          <w:delText>dium-226</w:delText>
        </w:r>
      </w:del>
      <w:r>
        <w:t xml:space="preserve"> Stock</w:t>
      </w:r>
      <w:r w:rsidR="00FF24E5">
        <w:t xml:space="preserve">. Experiments using pyrite </w:t>
      </w:r>
      <w:proofErr w:type="gramStart"/>
      <w:r w:rsidR="00FF24E5">
        <w:t>were performed</w:t>
      </w:r>
      <w:proofErr w:type="gramEnd"/>
      <w:r w:rsidR="00FF24E5">
        <w:t xml:space="preserve"> in an anaerobic glove ba</w:t>
      </w:r>
      <w:ins w:id="438" w:author="Microsoft Office User" w:date="2016-08-30T12:35:00Z">
        <w:r w:rsidR="002B323A">
          <w:t>g, and all solutions were purged with N2 prior to placement in the anaerobic chamber</w:t>
        </w:r>
      </w:ins>
      <w:del w:id="439" w:author="Microsoft Office User" w:date="2016-08-30T12:35:00Z">
        <w:r w:rsidR="00FF24E5" w:rsidDel="002B323A">
          <w:delText>g</w:delText>
        </w:r>
        <w:r w:rsidR="00197AA8" w:rsidDel="002B323A">
          <w:delText xml:space="preserve"> with </w:delText>
        </w:r>
      </w:del>
      <w:del w:id="440" w:author="Microsoft Office User" w:date="2016-08-30T12:36:00Z">
        <w:r w:rsidR="00197AA8" w:rsidDel="002B323A">
          <w:delText>oxygen free solutions</w:delText>
        </w:r>
        <w:r w:rsidR="00FF24E5" w:rsidDel="002B323A">
          <w:delText>, while all others were performed in lab air</w:delText>
        </w:r>
      </w:del>
      <w:r w:rsidR="00FF24E5">
        <w:t xml:space="preserve">. The pH was </w:t>
      </w:r>
      <w:r w:rsidR="00FA7E83">
        <w:t>titrated</w:t>
      </w:r>
      <w:r w:rsidR="00FF24E5">
        <w:t xml:space="preserve"> to 3</w:t>
      </w:r>
      <w:proofErr w:type="gramStart"/>
      <w:r w:rsidR="00FF24E5">
        <w:t>,5,7</w:t>
      </w:r>
      <w:proofErr w:type="gramEnd"/>
      <w:r w:rsidR="00FF24E5">
        <w:t xml:space="preserve"> or 9 +/- 0.0</w:t>
      </w:r>
      <w:ins w:id="441" w:author="Microsoft Office User" w:date="2016-08-30T12:36:00Z">
        <w:r w:rsidR="002B323A">
          <w:t xml:space="preserve">5 through use of an </w:t>
        </w:r>
        <w:proofErr w:type="spellStart"/>
        <w:r w:rsidR="002B323A">
          <w:t>autotitrator</w:t>
        </w:r>
        <w:proofErr w:type="spellEnd"/>
        <w:r w:rsidR="002B323A">
          <w:t>,</w:t>
        </w:r>
      </w:ins>
      <w:del w:id="442" w:author="Microsoft Office User" w:date="2016-08-30T12:36:00Z">
        <w:r w:rsidR="00FF24E5" w:rsidDel="002B323A">
          <w:delText>5,</w:delText>
        </w:r>
      </w:del>
      <w:r w:rsidR="00FF24E5">
        <w:t xml:space="preserve"> and</w:t>
      </w:r>
      <w:del w:id="443" w:author="Microsoft Office User" w:date="2016-08-30T12:36:00Z">
        <w:r w:rsidR="00FF24E5" w:rsidDel="002B323A">
          <w:delText xml:space="preserve"> then</w:delText>
        </w:r>
      </w:del>
      <w:r w:rsidR="00FF24E5">
        <w:t xml:space="preserve">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7E2D12" w:rsidRPr="007E2D12">
        <w:rPr>
          <w:noProof/>
        </w:rPr>
        <w:t>(Sajih et al., 2014)</w:t>
      </w:r>
      <w:r w:rsidR="005D7205">
        <w:fldChar w:fldCharType="end"/>
      </w:r>
      <w:r w:rsidR="005D7205">
        <w:t xml:space="preserve">, </w:t>
      </w:r>
      <w:commentRangeStart w:id="444"/>
      <w:r w:rsidR="005D7205">
        <w:t>while sorption to montmorillonite was evaluated using the same set up with different</w:t>
      </w:r>
      <w:r w:rsidR="00162BC2">
        <w:t xml:space="preserve"> shaking</w:t>
      </w:r>
      <w:r w:rsidR="005D7205">
        <w:t xml:space="preserve"> time</w:t>
      </w:r>
      <w:r w:rsidR="00162BC2">
        <w:t>s</w:t>
      </w:r>
      <w:commentRangeEnd w:id="444"/>
      <w:r w:rsidR="005D7205">
        <w:rPr>
          <w:rStyle w:val="CommentReference"/>
        </w:rPr>
        <w:commentReference w:id="444"/>
      </w:r>
      <w:r w:rsidR="005D7205">
        <w:t xml:space="preserve">, </w:t>
      </w:r>
      <w:r w:rsidR="00162BC2">
        <w:t>finding 24 hours to be sufficient to achieve equilibrium</w:t>
      </w:r>
      <w:r w:rsidR="005D7205">
        <w:t>.</w:t>
      </w:r>
      <w:r w:rsidR="00FF24E5">
        <w:t xml:space="preserve"> </w:t>
      </w:r>
      <w:ins w:id="445" w:author="Microsoft Office User" w:date="2016-08-30T12:37:00Z">
        <w:r w:rsidR="002B323A">
          <w:t xml:space="preserve">Following equilibration, </w:t>
        </w:r>
      </w:ins>
      <w:del w:id="446" w:author="Microsoft Office User" w:date="2016-08-30T12:37:00Z">
        <w:r w:rsidR="005D7205" w:rsidDel="002B323A">
          <w:delText>T</w:delText>
        </w:r>
        <w:r w:rsidR="00FF24E5" w:rsidDel="002B323A">
          <w:delText xml:space="preserve">he </w:delText>
        </w:r>
      </w:del>
      <w:r w:rsidR="00FF24E5">
        <w:t xml:space="preserve">pH </w:t>
      </w:r>
      <w:proofErr w:type="gramStart"/>
      <w:r w:rsidR="00FF24E5">
        <w:t>was</w:t>
      </w:r>
      <w:r w:rsidR="005D7205">
        <w:t xml:space="preserve"> </w:t>
      </w:r>
      <w:del w:id="447" w:author="Microsoft Office User" w:date="2016-08-30T12:37:00Z">
        <w:r w:rsidR="005D7205" w:rsidDel="002B323A">
          <w:delText>then</w:delText>
        </w:r>
        <w:r w:rsidR="00FF24E5" w:rsidDel="002B323A">
          <w:delText xml:space="preserve"> </w:delText>
        </w:r>
      </w:del>
      <w:r w:rsidR="00FF24E5">
        <w:t>checked and re-titrated to the desired value</w:t>
      </w:r>
      <w:r w:rsidR="00005A7C">
        <w:t xml:space="preserve"> if necessary</w:t>
      </w:r>
      <w:proofErr w:type="gramEnd"/>
      <w:ins w:id="448" w:author="Microsoft Office User" w:date="2016-08-30T12:37:00Z">
        <w:r w:rsidR="002B323A">
          <w:t>;</w:t>
        </w:r>
      </w:ins>
      <w:del w:id="449" w:author="Microsoft Office User" w:date="2016-08-30T12:37:00Z">
        <w:r w:rsidR="00FF24E5" w:rsidDel="002B323A">
          <w:delText>.</w:delText>
        </w:r>
      </w:del>
      <w:r w:rsidR="00FA7E83">
        <w:t xml:space="preserve"> </w:t>
      </w:r>
      <w:del w:id="450" w:author="Microsoft Office User" w:date="2016-08-30T12:37:00Z">
        <w:r w:rsidR="00FF24E5" w:rsidDel="002B323A">
          <w:delText xml:space="preserve">If </w:delText>
        </w:r>
      </w:del>
      <w:ins w:id="451" w:author="Microsoft Office User" w:date="2016-08-30T12:37:00Z">
        <w:r w:rsidR="002B323A">
          <w:t xml:space="preserve">if </w:t>
        </w:r>
      </w:ins>
      <w:r w:rsidR="00FF24E5">
        <w:t xml:space="preserve">the pH deviated more than 0.1 pH units, </w:t>
      </w:r>
      <w:del w:id="452" w:author="Microsoft Office User" w:date="2016-08-30T12:37:00Z">
        <w:r w:rsidR="00FF24E5" w:rsidDel="002B323A">
          <w:delText xml:space="preserve">then </w:delText>
        </w:r>
      </w:del>
      <w:r w:rsidR="00FF24E5">
        <w:t xml:space="preserve">the bottle was allowed to </w:t>
      </w:r>
      <w:r w:rsidR="00005A7C">
        <w:t>re-</w:t>
      </w:r>
      <w:r w:rsidR="00FF24E5">
        <w:t>equilibrate for 15 minutes, and the re</w:t>
      </w:r>
      <w:r w:rsidR="004664DA">
        <w:t>-</w:t>
      </w:r>
      <w:r w:rsidR="00FF24E5">
        <w:t>titration process repeated.</w:t>
      </w:r>
      <w:r w:rsidR="00005A7C">
        <w:t xml:space="preserve"> This process was sufficient to maintain the experimental </w:t>
      </w:r>
      <w:proofErr w:type="spellStart"/>
      <w:r w:rsidR="00005A7C">
        <w:t>p</w:t>
      </w:r>
      <w:ins w:id="453" w:author="Microsoft Office User" w:date="2016-08-30T12:38:00Z">
        <w:r w:rsidR="002B323A">
          <w:t>H</w:t>
        </w:r>
      </w:ins>
      <w:del w:id="454" w:author="Microsoft Office User" w:date="2016-08-30T12:38:00Z">
        <w:r w:rsidR="00005A7C" w:rsidDel="002B323A">
          <w:delText>H</w:delText>
        </w:r>
      </w:del>
      <w:r w:rsidR="00005A7C">
        <w:t>.</w:t>
      </w:r>
      <w:proofErr w:type="spellEnd"/>
      <w:r w:rsidR="004664DA">
        <w:t xml:space="preserve"> </w:t>
      </w:r>
      <w:ins w:id="455" w:author="Microsoft Office User" w:date="2016-08-30T12:38:00Z">
        <w:r w:rsidR="002B323A">
          <w:t>Acid (</w:t>
        </w:r>
        <w:proofErr w:type="spellStart"/>
        <w:r w:rsidR="002B323A">
          <w:t>HCl</w:t>
        </w:r>
        <w:proofErr w:type="spellEnd"/>
        <w:r w:rsidR="002B323A">
          <w:t>) and base (</w:t>
        </w:r>
        <w:proofErr w:type="spellStart"/>
        <w:r w:rsidR="002B323A">
          <w:t>NaOH</w:t>
        </w:r>
        <w:proofErr w:type="spellEnd"/>
        <w:r w:rsidR="002B323A">
          <w:t>) v</w:t>
        </w:r>
      </w:ins>
      <w:del w:id="456" w:author="Microsoft Office User" w:date="2016-08-30T12:38:00Z">
        <w:r w:rsidR="004664DA" w:rsidDel="002B323A">
          <w:delText>HCl and NaOH at high concentrations were used</w:delText>
        </w:r>
        <w:r w:rsidR="007B17F0" w:rsidDel="002B323A">
          <w:delText xml:space="preserve"> for all titrations</w:delText>
        </w:r>
        <w:r w:rsidR="004664DA" w:rsidDel="002B323A">
          <w:delText>, so that v</w:delText>
        </w:r>
      </w:del>
      <w:r w:rsidR="004664DA">
        <w:t xml:space="preserve">olume additions did not exceed 5% of the original volume. Once </w:t>
      </w:r>
      <w:r w:rsidR="00646A4D">
        <w:t>re-titration was complete</w:t>
      </w:r>
      <w:r w:rsidR="004664DA">
        <w:t xml:space="preserve">, </w:t>
      </w:r>
      <w:del w:id="457" w:author="Microsoft Office User" w:date="2016-08-30T12:39:00Z">
        <w:r w:rsidR="004664DA" w:rsidDel="002B323A">
          <w:delText xml:space="preserve">the </w:delText>
        </w:r>
      </w:del>
      <w:r w:rsidR="004664DA">
        <w:t xml:space="preserve">samples </w:t>
      </w:r>
      <w:proofErr w:type="gramStart"/>
      <w:r w:rsidR="004664DA">
        <w:t>were</w:t>
      </w:r>
      <w:ins w:id="458" w:author="Microsoft Office User" w:date="2016-08-30T12:39:00Z">
        <w:r w:rsidR="002B323A">
          <w:t xml:space="preserve"> allowed</w:t>
        </w:r>
        <w:proofErr w:type="gramEnd"/>
        <w:r w:rsidR="002B323A">
          <w:t xml:space="preserve"> to re-equilibrate for several minutes, and then</w:t>
        </w:r>
      </w:ins>
      <w:r w:rsidR="004664DA">
        <w:t xml:space="preserve"> 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xml:space="preserve">, which </w:t>
      </w:r>
      <w:del w:id="459" w:author="Microsoft Office User" w:date="2016-08-30T12:39:00Z">
        <w:r w:rsidR="004664DA" w:rsidDel="006366B1">
          <w:delText xml:space="preserve">was </w:delText>
        </w:r>
      </w:del>
      <w:ins w:id="460" w:author="Microsoft Office User" w:date="2016-08-30T12:39:00Z">
        <w:r w:rsidR="006366B1">
          <w:t xml:space="preserve">did </w:t>
        </w:r>
      </w:ins>
      <w:del w:id="461" w:author="Microsoft Office User" w:date="2016-08-30T12:40:00Z">
        <w:r w:rsidR="004664DA" w:rsidDel="006366B1">
          <w:delText xml:space="preserve">shown </w:delText>
        </w:r>
      </w:del>
      <w:r w:rsidR="004664DA">
        <w:t xml:space="preserve">not </w:t>
      </w:r>
      <w:ins w:id="462" w:author="Microsoft Office User" w:date="2016-08-30T12:40:00Z">
        <w:r w:rsidR="006366B1">
          <w:t xml:space="preserve">sorb </w:t>
        </w:r>
      </w:ins>
      <w:del w:id="463" w:author="Microsoft Office User" w:date="2016-08-30T12:40:00Z">
        <w:r w:rsidR="004664DA" w:rsidDel="006366B1">
          <w:delText xml:space="preserve">to </w:delText>
        </w:r>
      </w:del>
      <w:r w:rsidR="004664DA">
        <w:t xml:space="preserve">significantly </w:t>
      </w:r>
      <w:del w:id="464" w:author="Microsoft Office User" w:date="2016-08-30T12:40:00Z">
        <w:r w:rsidR="004664DA" w:rsidDel="006366B1">
          <w:delText>sorb radium</w:delText>
        </w:r>
      </w:del>
      <w:ins w:id="465" w:author="Microsoft Office User" w:date="2016-08-30T12:40:00Z">
        <w:r w:rsidR="006366B1">
          <w:t>quantities of Ra</w:t>
        </w:r>
      </w:ins>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757282BB" w:rsidR="007B346B" w:rsidRDefault="007B346B" w:rsidP="00B53860">
      <w:pPr>
        <w:spacing w:line="360" w:lineRule="auto"/>
      </w:pPr>
      <w:r>
        <w:tab/>
        <w:t xml:space="preserve">Solutions of radium </w:t>
      </w:r>
      <w:proofErr w:type="gramStart"/>
      <w:r>
        <w:t>were quantified</w:t>
      </w:r>
      <w:proofErr w:type="gramEnd"/>
      <w:r>
        <w:t xml:space="preserve"> using scintillation counting. 10 mL of sample</w:t>
      </w:r>
      <w:del w:id="466" w:author="Microsoft Office User" w:date="2016-08-30T12:41:00Z">
        <w:r w:rsidDel="006366B1">
          <w:delText xml:space="preserve"> (5 mL of Sodium montmorillonite supernatant due to filtration difficulty)</w:delText>
        </w:r>
      </w:del>
      <w:r>
        <w:t xml:space="preserve"> </w:t>
      </w:r>
      <w:proofErr w:type="gramStart"/>
      <w:r>
        <w:t xml:space="preserve">were mixed with 10 mL of </w:t>
      </w:r>
      <w:proofErr w:type="spellStart"/>
      <w:r>
        <w:t>Ultima</w:t>
      </w:r>
      <w:proofErr w:type="spellEnd"/>
      <w:r>
        <w:t xml:space="preserve"> Gold XR (Perkin Elmer) and sealed for 30 days to allow radium-226 to reach a </w:t>
      </w:r>
      <w:commentRangeStart w:id="467"/>
      <w:r>
        <w:t xml:space="preserve">transient equilibrium </w:t>
      </w:r>
      <w:commentRangeEnd w:id="467"/>
      <w:r w:rsidR="006366B1">
        <w:rPr>
          <w:rStyle w:val="CommentReference"/>
        </w:rPr>
        <w:commentReference w:id="467"/>
      </w:r>
      <w:r>
        <w:t>with its daughter products</w:t>
      </w:r>
      <w:proofErr w:type="gramEnd"/>
      <w:r>
        <w:t xml:space="preserve">.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 xml:space="preserve">radium-226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concentrations </w:t>
      </w:r>
      <w:proofErr w:type="gramStart"/>
      <w:r w:rsidR="009378CA">
        <w:t>were also quantified</w:t>
      </w:r>
      <w:proofErr w:type="gramEnd"/>
      <w:r w:rsidR="009378CA">
        <w:t xml:space="preserve">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133D88C3" w:rsidR="007B346B" w:rsidRDefault="008A0962" w:rsidP="00B53860">
      <w:pPr>
        <w:spacing w:line="360" w:lineRule="auto"/>
      </w:pPr>
      <w:r>
        <w:tab/>
      </w:r>
      <w:proofErr w:type="spellStart"/>
      <w:ins w:id="468" w:author="Microsoft Office User" w:date="2016-08-30T12:42:00Z">
        <w:r w:rsidR="006366B1">
          <w:t>Supernatent</w:t>
        </w:r>
      </w:ins>
      <w:proofErr w:type="spellEnd"/>
      <w:ins w:id="469" w:author="Microsoft Office User" w:date="2016-08-30T12:43:00Z">
        <w:r w:rsidR="006366B1">
          <w:t xml:space="preserve"> samples</w:t>
        </w:r>
      </w:ins>
      <w:ins w:id="470" w:author="Microsoft Office User" w:date="2016-08-30T12:42:00Z">
        <w:r w:rsidR="006366B1">
          <w:t xml:space="preserve"> collected from the </w:t>
        </w:r>
        <w:proofErr w:type="spellStart"/>
        <w:r w:rsidR="006366B1">
          <w:t>ferrihydrite</w:t>
        </w:r>
        <w:proofErr w:type="spellEnd"/>
        <w:r w:rsidR="006366B1">
          <w:t xml:space="preserve"> isotherm, pH 9, were </w:t>
        </w:r>
      </w:ins>
      <w:del w:id="471" w:author="Microsoft Office User" w:date="2016-08-30T12:42:00Z">
        <w:r w:rsidDel="006366B1">
          <w:delText>Many supernatant samples</w:delText>
        </w:r>
        <w:r w:rsidR="007B346B" w:rsidDel="006366B1">
          <w:delText xml:space="preserve"> using ferrihydrite at pH 9</w:delText>
        </w:r>
        <w:r w:rsidR="009378CA" w:rsidDel="006366B1">
          <w:delText xml:space="preserve"> were </w:delText>
        </w:r>
      </w:del>
      <w:r w:rsidR="009378CA">
        <w:t>below th</w:t>
      </w:r>
      <w:ins w:id="472" w:author="Microsoft Office User" w:date="2016-08-30T12:43:00Z">
        <w:r w:rsidR="006366B1">
          <w:t>e</w:t>
        </w:r>
      </w:ins>
      <w:del w:id="473" w:author="Microsoft Office User" w:date="2016-08-30T12:43:00Z">
        <w:r w:rsidR="009378CA" w:rsidDel="006366B1">
          <w:delText>is</w:delText>
        </w:r>
      </w:del>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w:t>
      </w:r>
      <w:r w:rsidR="00755D5E">
        <w:lastRenderedPageBreak/>
        <w:t>detector</w:t>
      </w:r>
      <w:r w:rsidR="0067175C">
        <w:t xml:space="preserve"> </w:t>
      </w:r>
      <w:r w:rsidR="00755D5E">
        <w:t xml:space="preserve">with </w:t>
      </w:r>
      <w:r w:rsidR="0067175C">
        <w:t xml:space="preserve">a Canberra multichannel analyzer </w:t>
      </w:r>
      <w:proofErr w:type="gramStart"/>
      <w:r w:rsidR="009378CA">
        <w:t>was calibrated</w:t>
      </w:r>
      <w:proofErr w:type="gramEnd"/>
      <w:r w:rsidR="009378CA">
        <w:t xml:space="preserve"> using a </w:t>
      </w:r>
      <w:proofErr w:type="spellStart"/>
      <w:r w:rsidR="009378CA">
        <w:t>multinucl</w:t>
      </w:r>
      <w:r w:rsidR="00755D5E">
        <w:t>ide</w:t>
      </w:r>
      <w:proofErr w:type="spellEnd"/>
      <w:r w:rsidR="00755D5E">
        <w:t xml:space="preserv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t>
      </w:r>
      <w:proofErr w:type="gramStart"/>
      <w:r w:rsidR="00671B0D">
        <w:t>was primarily counted</w:t>
      </w:r>
      <w:proofErr w:type="gramEnd"/>
      <w:r w:rsidR="00671B0D">
        <w:t xml:space="preserve"> through the 186 </w:t>
      </w:r>
      <w:proofErr w:type="spellStart"/>
      <w:r w:rsidR="00671B0D">
        <w:t>keV</w:t>
      </w:r>
      <w:proofErr w:type="spellEnd"/>
      <w:r w:rsidR="00671B0D">
        <w:t xml:space="preserve"> peak. </w:t>
      </w:r>
      <w:r w:rsidR="009378CA">
        <w:t xml:space="preserve">The solid samples on PES filters were </w:t>
      </w:r>
      <w:del w:id="474" w:author="Microsoft Office User" w:date="2016-08-30T12:43:00Z">
        <w:r w:rsidR="009378CA" w:rsidDel="006366B1">
          <w:delText xml:space="preserve">simply </w:delText>
        </w:r>
      </w:del>
      <w:r w:rsidR="009378CA">
        <w:t>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The physical arrangement</w:t>
      </w:r>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t>
      </w:r>
      <w:proofErr w:type="gramStart"/>
      <w:r w:rsidR="00B5451B">
        <w:t>were used</w:t>
      </w:r>
      <w:proofErr w:type="gramEnd"/>
      <w:r w:rsidR="00B5451B">
        <w:t>.</w:t>
      </w:r>
      <w:r w:rsidR="00322F9A">
        <w:t xml:space="preserve"> This gamma counter </w:t>
      </w:r>
      <w:proofErr w:type="gramStart"/>
      <w:r w:rsidR="00322F9A">
        <w:t>was also used</w:t>
      </w:r>
      <w:proofErr w:type="gramEnd"/>
      <w:r w:rsidR="00322F9A">
        <w:t xml:space="preserve"> to quantify the radium-226 standard curve used in the scintillation counting.</w:t>
      </w:r>
    </w:p>
    <w:p w14:paraId="1C19EDDA" w14:textId="29C688AE" w:rsidR="005C4438" w:rsidRDefault="005C4438" w:rsidP="00B53860">
      <w:pPr>
        <w:spacing w:line="360" w:lineRule="auto"/>
      </w:pPr>
      <w:commentRangeStart w:id="475"/>
      <w:r>
        <w:t>[DISCUSSION OF SURFACE AREA ANALYSIS]</w:t>
      </w:r>
      <w:commentRangeEnd w:id="475"/>
      <w:r w:rsidR="001A3DBD">
        <w:rPr>
          <w:rStyle w:val="CommentReference"/>
        </w:rPr>
        <w:commentReference w:id="475"/>
      </w:r>
    </w:p>
    <w:p w14:paraId="0A678B35" w14:textId="415430C4" w:rsidR="005C4438" w:rsidRDefault="005C4438" w:rsidP="00B53860">
      <w:pPr>
        <w:spacing w:line="360" w:lineRule="auto"/>
      </w:pPr>
      <w:r>
        <w:t>2.4 SURFACE COMPLEXATION MODELING</w:t>
      </w:r>
    </w:p>
    <w:p w14:paraId="00FA4CF2" w14:textId="76D54F42"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xml:space="preserve">. Simple single site models </w:t>
      </w:r>
      <w:proofErr w:type="gramStart"/>
      <w:r>
        <w:t>were used</w:t>
      </w:r>
      <w:proofErr w:type="gramEnd"/>
      <w:r>
        <w:t xml:space="preserve"> to fit the data</w:t>
      </w:r>
      <w:r w:rsidR="002D400B">
        <w:t xml:space="preserve"> alongside </w:t>
      </w:r>
      <w:commentRangeStart w:id="476"/>
      <w:r w:rsidR="002D400B">
        <w:t xml:space="preserve">more complex models </w:t>
      </w:r>
      <w:commentRangeEnd w:id="476"/>
      <w:r w:rsidR="006366B1">
        <w:rPr>
          <w:rStyle w:val="CommentReference"/>
        </w:rPr>
        <w:commentReference w:id="476"/>
      </w:r>
      <w:r w:rsidR="002D400B">
        <w:t>established by the literature.</w:t>
      </w:r>
      <w:r>
        <w:t xml:space="preserve"> </w:t>
      </w:r>
      <w:r w:rsidR="002D400B">
        <w:t xml:space="preserve">The simple models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567F2A">
        <w:t xml:space="preserve">The more advanced models, in contrast, are valuable to fit since their formulations are often based on spectroscopic evidence </w:t>
      </w:r>
      <w:r w:rsidR="00567F2A">
        <w:fldChar w:fldCharType="begin" w:fldLock="1"/>
      </w:r>
      <w:r w:rsidR="00567F2A">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Sverjensky, 2006;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cation exchange capacity measurements by the clays society, or literature were preferred </w:t>
      </w:r>
      <w:r w:rsidR="00570A6F">
        <w:fldChar w:fldCharType="begin" w:fldLock="1"/>
      </w:r>
      <w:r w:rsidR="00567F2A">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 and hydroxide complexes</w:t>
      </w:r>
      <w:r w:rsidR="00DC781E">
        <w:t>,</w:t>
      </w:r>
      <w:r w:rsidR="00177B55">
        <w:t xml:space="preserve"> </w:t>
      </w:r>
      <w:del w:id="477" w:author="Microsoft Office User" w:date="2016-08-30T12:45:00Z">
        <w:r w:rsidR="00177B55" w:rsidDel="006366B1">
          <w:delText xml:space="preserve">and </w:delText>
        </w:r>
      </w:del>
      <w:ins w:id="478" w:author="Microsoft Office User" w:date="2016-08-30T12:45:00Z">
        <w:r w:rsidR="006366B1">
          <w:t>albeit</w:t>
        </w:r>
      </w:ins>
      <w:del w:id="479" w:author="Microsoft Office User" w:date="2016-08-30T12:45:00Z">
        <w:r w:rsidR="001034D2" w:rsidDel="006366B1">
          <w:delText>though</w:delText>
        </w:r>
      </w:del>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w:t>
      </w:r>
      <w:proofErr w:type="gramStart"/>
      <w:r w:rsidR="008066A2">
        <w:t>are then compared</w:t>
      </w:r>
      <w:proofErr w:type="gramEnd"/>
      <w:r w:rsidR="008066A2">
        <w:t xml:space="preserve"> to other work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00D9761A" w:rsidR="006B4EBE" w:rsidRDefault="002137B6" w:rsidP="00B53860">
      <w:pPr>
        <w:spacing w:line="360" w:lineRule="auto"/>
      </w:pPr>
      <w:r>
        <w:lastRenderedPageBreak/>
        <w:t xml:space="preserve">The sorption isotherm results for </w:t>
      </w:r>
      <w:proofErr w:type="spellStart"/>
      <w:r>
        <w:t>ferrihydrite</w:t>
      </w:r>
      <w:proofErr w:type="spellEnd"/>
      <w:r>
        <w:t xml:space="preserve"> and goethite </w:t>
      </w:r>
      <w:proofErr w:type="gramStart"/>
      <w:r>
        <w:t>are plotted</w:t>
      </w:r>
      <w:proofErr w:type="gramEnd"/>
      <w:r>
        <w:t xml:space="preserve">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852277">
        <w:t xml:space="preserve"> values presented in table 1</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w:t>
      </w:r>
      <w:r w:rsidR="007E46AD">
        <w:t xml:space="preserve">to </w:t>
      </w:r>
      <w:r w:rsidR="00747938">
        <w:t xml:space="preserve">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proofErr w:type="spellStart"/>
      <w:proofErr w:type="gramStart"/>
      <w:r w:rsidR="006674E7">
        <w:t>pHs</w:t>
      </w:r>
      <w:proofErr w:type="spellEnd"/>
      <w:proofErr w:type="gramEnd"/>
      <w:r w:rsidR="006674E7">
        <w:t>, and</w:t>
      </w:r>
      <w:r w:rsidR="00651429">
        <w:t xml:space="preserve"> </w:t>
      </w:r>
      <w:proofErr w:type="spellStart"/>
      <w:r w:rsidR="006674E7">
        <w:t>ferrihydrite</w:t>
      </w:r>
      <w:proofErr w:type="spellEnd"/>
      <w:r w:rsidR="006674E7">
        <w:t xml:space="preserve"> shows the most sorption at pH 9 compared to all of the other minerals.</w:t>
      </w:r>
      <w:r w:rsidR="00BE6AF9">
        <w:t xml:space="preserve"> </w:t>
      </w:r>
      <w:r w:rsidR="00651429">
        <w:t xml:space="preserve">Both minerals clearly show pH dependent sorption behavior, though differences in sorption for the same mass, which </w:t>
      </w:r>
      <w:proofErr w:type="gramStart"/>
      <w:r w:rsidR="00651429">
        <w:t>may be driven</w:t>
      </w:r>
      <w:proofErr w:type="gramEnd"/>
      <w:r w:rsidR="00651429">
        <w:t xml:space="preserve"> by the significant differences in mineral surface area.</w:t>
      </w:r>
    </w:p>
    <w:p w14:paraId="507B0CE8" w14:textId="368D9969" w:rsidR="006B4EBE" w:rsidRDefault="006B4EBE" w:rsidP="00B53860">
      <w:pPr>
        <w:spacing w:line="360" w:lineRule="auto"/>
      </w:pPr>
      <w:r>
        <w:tab/>
        <w:t xml:space="preserve">There is an abundance of prior work examining sorption of radium to iron oxides such as </w:t>
      </w:r>
      <w:proofErr w:type="spellStart"/>
      <w:r>
        <w:t>ferrihydrite</w:t>
      </w:r>
      <w:proofErr w:type="spellEnd"/>
      <w:r>
        <w:t xml:space="preserve"> and goethite</w:t>
      </w:r>
      <w:ins w:id="480" w:author="Microsoft Office User" w:date="2016-08-30T12:50:00Z">
        <w:r w:rsidR="00655749">
          <w:t xml:space="preserve"> (references); </w:t>
        </w:r>
      </w:ins>
      <w:del w:id="481" w:author="Microsoft Office User" w:date="2016-08-30T12:50:00Z">
        <w:r w:rsidR="0012510C" w:rsidDel="00655749">
          <w:delText xml:space="preserve">, </w:delText>
        </w:r>
      </w:del>
      <w:r w:rsidR="0012510C">
        <w:t>however</w:t>
      </w:r>
      <w:ins w:id="482" w:author="Microsoft Office User" w:date="2016-08-30T12:50:00Z">
        <w:r w:rsidR="00655749">
          <w:t xml:space="preserve"> direct comparison is problematic, </w:t>
        </w:r>
      </w:ins>
      <w:del w:id="483" w:author="Microsoft Office User" w:date="2016-08-30T12:50:00Z">
        <w:r w:rsidR="00EC2F07" w:rsidDel="00655749">
          <w:delText xml:space="preserve"> </w:delText>
        </w:r>
      </w:del>
      <w:ins w:id="484" w:author="Microsoft Office User" w:date="2016-08-30T12:49:00Z">
        <w:r w:rsidR="00655749">
          <w:t xml:space="preserve">owing to differences in solution composition and </w:t>
        </w:r>
        <w:proofErr w:type="gramStart"/>
        <w:r w:rsidR="00655749">
          <w:t>solid-solution</w:t>
        </w:r>
        <w:proofErr w:type="gramEnd"/>
        <w:r w:rsidR="00655749">
          <w:t xml:space="preserve"> ratio</w:t>
        </w:r>
      </w:ins>
      <w:ins w:id="485" w:author="Microsoft Office User" w:date="2016-08-30T12:50:00Z">
        <w:r w:rsidR="00655749">
          <w:t>,</w:t>
        </w:r>
      </w:ins>
      <w:ins w:id="486" w:author="Microsoft Office User" w:date="2016-08-30T12:49:00Z">
        <w:r w:rsidR="00655749">
          <w:t xml:space="preserve"> which </w:t>
        </w:r>
      </w:ins>
      <w:ins w:id="487" w:author="Microsoft Office User" w:date="2016-08-30T12:51:00Z">
        <w:r w:rsidR="00655749">
          <w:t xml:space="preserve">are known to impact fitting parameters (refs). </w:t>
        </w:r>
      </w:ins>
      <w:del w:id="488" w:author="Microsoft Office User" w:date="2016-08-30T12:51:00Z">
        <w:r w:rsidR="00EC2F07" w:rsidDel="00655749">
          <w:delText xml:space="preserve">comparison between these </w:delText>
        </w:r>
      </w:del>
      <w:del w:id="489" w:author="Microsoft Office User" w:date="2016-08-30T12:49:00Z">
        <w:r w:rsidR="00EC2F07" w:rsidDel="006366B1">
          <w:delText xml:space="preserve">previous works </w:delText>
        </w:r>
      </w:del>
      <w:del w:id="490" w:author="Microsoft Office User" w:date="2016-08-30T12:51:00Z">
        <w:r w:rsidR="00EC2F07" w:rsidDel="00655749">
          <w:delText>can be difficult, due to differences in solution composition</w:delText>
        </w:r>
        <w:r w:rsidR="0012510C" w:rsidDel="00655749">
          <w:delText xml:space="preserve"> and solid solution ratio. </w:delText>
        </w:r>
      </w:del>
      <w:r w:rsidR="00747938">
        <w:t>Table 1</w:t>
      </w:r>
      <w:r w:rsidR="006D16E0">
        <w:t xml:space="preserve"> </w:t>
      </w:r>
      <w:r w:rsidR="00450C29">
        <w:t>compares</w:t>
      </w:r>
      <w:r w:rsidR="00747938">
        <w:t xml:space="preserve">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76A41403" w:rsidR="008B0456" w:rsidRDefault="008B0456" w:rsidP="00B53860">
      <w:pPr>
        <w:spacing w:line="360" w:lineRule="auto"/>
      </w:pPr>
      <w:r>
        <w:tab/>
      </w:r>
      <w:ins w:id="491" w:author="Microsoft Office User" w:date="2016-08-30T12:52:00Z">
        <w:r w:rsidR="00655749">
          <w:t xml:space="preserve">Two studies report isotherm data for Ra sorption to </w:t>
        </w:r>
      </w:ins>
      <w:del w:id="492" w:author="Microsoft Office User" w:date="2016-08-30T12:53:00Z">
        <w:r w:rsidDel="00655749">
          <w:delText xml:space="preserve">For </w:delText>
        </w:r>
      </w:del>
      <w:proofErr w:type="spellStart"/>
      <w:r>
        <w:t>ferrihydrite</w:t>
      </w:r>
      <w:proofErr w:type="spellEnd"/>
      <w:del w:id="493" w:author="Microsoft Office User" w:date="2016-08-30T12:53:00Z">
        <w:r w:rsidDel="00655749">
          <w:delText>, surprisingly little data exists, with only two sources reporting any sort of isotherm data. The</w:delText>
        </w:r>
      </w:del>
      <w:ins w:id="494" w:author="Microsoft Office User" w:date="2016-08-30T12:53:00Z">
        <w:r w:rsidR="00655749">
          <w:t>, and the</w:t>
        </w:r>
      </w:ins>
      <w:r>
        <w:t xml:space="preserve"> experimental results presented here match</w:t>
      </w:r>
      <w:ins w:id="495" w:author="Microsoft Office User" w:date="2016-08-30T12:53:00Z">
        <w:r w:rsidR="00655749">
          <w:t xml:space="preserve"> both reported values to</w:t>
        </w:r>
      </w:ins>
      <w:r>
        <w:t xml:space="preserve"> within an order of magnitude of the </w:t>
      </w:r>
      <w:proofErr w:type="spellStart"/>
      <w:r>
        <w:t>K</w:t>
      </w:r>
      <w:r>
        <w:rPr>
          <w:vertAlign w:val="subscript"/>
        </w:rPr>
        <w:t>d</w:t>
      </w:r>
      <w:proofErr w:type="spellEnd"/>
      <w:r>
        <w:rPr>
          <w:vertAlign w:val="subscript"/>
        </w:rPr>
        <w:t xml:space="preserve"> </w:t>
      </w:r>
      <w:r>
        <w:t xml:space="preserve">values </w:t>
      </w:r>
      <w:del w:id="496" w:author="Microsoft Office User" w:date="2016-08-30T12:54:00Z">
        <w:r w:rsidDel="00655749">
          <w:delText xml:space="preserve">calculated </w:delText>
        </w:r>
      </w:del>
      <w:del w:id="497" w:author="Microsoft Office User" w:date="2016-08-30T12:53:00Z">
        <w:r w:rsidDel="00655749">
          <w:delText>in other work</w:delText>
        </w:r>
      </w:del>
      <w:del w:id="498" w:author="Microsoft Office User" w:date="2016-08-30T12:54:00Z">
        <w:r w:rsidDel="00655749">
          <w:delText xml:space="preserve"> </w:delText>
        </w:r>
      </w:del>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t>
      </w:r>
      <w:del w:id="499" w:author="Microsoft Office User" w:date="2016-08-30T13:00:00Z">
        <w:r w:rsidDel="00D76794">
          <w:delText>While the pH</w:delText>
        </w:r>
      </w:del>
      <w:del w:id="500" w:author="Microsoft Office User" w:date="2016-08-30T12:54:00Z">
        <w:r w:rsidDel="00655749">
          <w:delText xml:space="preserve"> of these points is similar</w:delText>
        </w:r>
      </w:del>
      <w:del w:id="501" w:author="Microsoft Office User" w:date="2016-08-30T13:00:00Z">
        <w:r w:rsidDel="00D76794">
          <w:delText xml:space="preserve">, </w:delText>
        </w:r>
        <w:commentRangeStart w:id="502"/>
        <w:r w:rsidDel="00D76794">
          <w:delText xml:space="preserve">a variety of solution conditions were used, </w:delText>
        </w:r>
        <w:commentRangeEnd w:id="502"/>
        <w:r w:rsidR="00655749" w:rsidDel="00D76794">
          <w:rPr>
            <w:rStyle w:val="CommentReference"/>
          </w:rPr>
          <w:commentReference w:id="502"/>
        </w:r>
      </w:del>
      <w:del w:id="503" w:author="Microsoft Office User" w:date="2016-08-30T12:55:00Z">
        <w:r w:rsidDel="00655749">
          <w:delText>with both other studies</w:delText>
        </w:r>
      </w:del>
      <w:del w:id="504" w:author="Microsoft Office User" w:date="2016-08-30T13:00:00Z">
        <w:r w:rsidDel="00D76794">
          <w:delText xml:space="preserve"> </w:delText>
        </w:r>
      </w:del>
      <w:del w:id="505" w:author="Microsoft Office User" w:date="2016-08-30T12:55:00Z">
        <w:r w:rsidDel="00655749">
          <w:delText xml:space="preserve">using significantly </w:delText>
        </w:r>
      </w:del>
      <w:del w:id="506" w:author="Microsoft Office User" w:date="2016-08-30T12:56:00Z">
        <w:r w:rsidDel="00655749">
          <w:delText xml:space="preserve">larger </w:delText>
        </w:r>
      </w:del>
      <w:del w:id="507" w:author="Microsoft Office User" w:date="2016-08-30T13:00:00Z">
        <w:r w:rsidDel="00D76794">
          <w:delText xml:space="preserve">amounts of background electrolyte. </w:delText>
        </w:r>
      </w:del>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ins w:id="508" w:author="Microsoft Office User" w:date="2016-08-30T13:00:00Z">
        <w:r w:rsidR="00D76794">
          <w:t>in our study</w:t>
        </w:r>
      </w:ins>
      <w:ins w:id="509" w:author="Microsoft Office User" w:date="2016-08-30T12:56:00Z">
        <w:r w:rsidR="00655749">
          <w:t xml:space="preserve"> </w:t>
        </w:r>
      </w:ins>
      <w:del w:id="510" w:author="Microsoft Office User" w:date="2016-08-30T12:56:00Z">
        <w:r w:rsidR="000660E0" w:rsidDel="00655749">
          <w:delText xml:space="preserve">in this work </w:delText>
        </w:r>
      </w:del>
      <w:r w:rsidR="000660E0">
        <w:t xml:space="preserve">is the largest of the collected data sets, but was also performed </w:t>
      </w:r>
      <w:del w:id="511" w:author="Microsoft Office User" w:date="2016-08-30T13:01:00Z">
        <w:r w:rsidR="000660E0" w:rsidDel="00D76794">
          <w:delText>with the</w:delText>
        </w:r>
      </w:del>
      <w:ins w:id="512" w:author="Microsoft Office User" w:date="2016-08-30T13:01:00Z">
        <w:r w:rsidR="00D76794">
          <w:t>at</w:t>
        </w:r>
      </w:ins>
      <w:r w:rsidR="000660E0">
        <w:t xml:space="preserve"> lowe</w:t>
      </w:r>
      <w:ins w:id="513" w:author="Microsoft Office User" w:date="2016-08-30T13:01:00Z">
        <w:r w:rsidR="00D76794">
          <w:t>r</w:t>
        </w:r>
      </w:ins>
      <w:del w:id="514" w:author="Microsoft Office User" w:date="2016-08-30T13:01:00Z">
        <w:r w:rsidR="000660E0" w:rsidDel="00D76794">
          <w:delText>st</w:delText>
        </w:r>
      </w:del>
      <w:r w:rsidR="000660E0">
        <w:t xml:space="preserve"> </w:t>
      </w:r>
      <w:ins w:id="515" w:author="Microsoft Office User" w:date="2016-08-30T13:01:00Z">
        <w:r w:rsidR="00D76794">
          <w:t xml:space="preserve">background </w:t>
        </w:r>
      </w:ins>
      <w:r w:rsidR="000660E0">
        <w:t xml:space="preserve">ionic strength </w:t>
      </w:r>
      <w:del w:id="516" w:author="Microsoft Office User" w:date="2016-08-30T13:02:00Z">
        <w:r w:rsidR="000660E0" w:rsidDel="00D76794">
          <w:delText>background solution</w:delText>
        </w:r>
      </w:del>
      <w:ins w:id="517" w:author="Microsoft Office User" w:date="2016-08-30T13:02:00Z">
        <w:r w:rsidR="00D76794">
          <w:t xml:space="preserve">(here, xxx </w:t>
        </w:r>
        <w:proofErr w:type="spellStart"/>
        <w:r w:rsidR="00D76794">
          <w:t>mM</w:t>
        </w:r>
        <w:proofErr w:type="spellEnd"/>
        <w:r w:rsidR="00D76794">
          <w:t xml:space="preserve">, others, xxx-xxx </w:t>
        </w:r>
        <w:proofErr w:type="spellStart"/>
        <w:r w:rsidR="00D76794">
          <w:t>mM</w:t>
        </w:r>
        <w:proofErr w:type="spellEnd"/>
        <w:r w:rsidR="00D76794">
          <w:t>)</w:t>
        </w:r>
      </w:ins>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0660E0">
        <w:t>.</w:t>
      </w:r>
      <w:r w:rsidR="00651429">
        <w:t xml:space="preserve"> </w:t>
      </w:r>
      <w:ins w:id="518" w:author="Microsoft Office User" w:date="2016-08-30T13:23:00Z">
        <w:r w:rsidR="00483129">
          <w:t>In our study, Ra</w:t>
        </w:r>
      </w:ins>
      <w:commentRangeStart w:id="519"/>
      <w:ins w:id="520" w:author="Microsoft Office User" w:date="2016-08-30T13:02:00Z">
        <w:r w:rsidR="00D76794">
          <w:t xml:space="preserve"> adsorbed more extensively </w:t>
        </w:r>
      </w:ins>
      <w:ins w:id="521" w:author="Microsoft Office User" w:date="2016-08-30T13:22:00Z">
        <w:r w:rsidR="00483129">
          <w:t xml:space="preserve">to </w:t>
        </w:r>
        <w:proofErr w:type="spellStart"/>
        <w:r w:rsidR="00483129">
          <w:t>ferrihiydrite</w:t>
        </w:r>
        <w:proofErr w:type="spellEnd"/>
        <w:r w:rsidR="00483129">
          <w:t xml:space="preserve"> </w:t>
        </w:r>
      </w:ins>
      <w:ins w:id="522" w:author="Microsoft Office User" w:date="2016-08-30T13:23:00Z">
        <w:r w:rsidR="00483129">
          <w:t>than</w:t>
        </w:r>
      </w:ins>
      <w:ins w:id="523" w:author="Microsoft Office User" w:date="2016-08-30T13:02:00Z">
        <w:r w:rsidR="00D76794">
          <w:t xml:space="preserve"> </w:t>
        </w:r>
      </w:ins>
      <w:ins w:id="524" w:author="Microsoft Office User" w:date="2016-08-30T13:22:00Z">
        <w:r w:rsidR="00C238ED">
          <w:t>goethite</w:t>
        </w:r>
      </w:ins>
      <w:ins w:id="525" w:author="Microsoft Office User" w:date="2016-08-30T13:23:00Z">
        <w:r w:rsidR="00483129">
          <w:t xml:space="preserve"> across all solution conditions</w:t>
        </w:r>
      </w:ins>
      <w:ins w:id="526" w:author="Microsoft Office User" w:date="2016-08-30T13:22:00Z">
        <w:r w:rsidR="00C238ED">
          <w:t xml:space="preserve">. </w:t>
        </w:r>
      </w:ins>
      <w:r w:rsidR="00651429">
        <w:t>O</w:t>
      </w:r>
      <w:r w:rsidR="000660E0">
        <w:t xml:space="preserve">ne </w:t>
      </w:r>
      <w:commentRangeEnd w:id="519"/>
      <w:r w:rsidR="00D76794">
        <w:rPr>
          <w:rStyle w:val="CommentReference"/>
        </w:rPr>
        <w:commentReference w:id="519"/>
      </w:r>
      <w:r w:rsidR="000660E0">
        <w:t xml:space="preserve">study compared radium sorption to hematite, </w:t>
      </w:r>
      <w:proofErr w:type="spellStart"/>
      <w:r w:rsidR="000660E0">
        <w:t>ferry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6A72F5FF" w:rsidR="000660E0" w:rsidRDefault="00DD73D3" w:rsidP="00B53860">
      <w:pPr>
        <w:spacing w:line="360" w:lineRule="auto"/>
      </w:pPr>
      <w:r>
        <w:tab/>
        <w:t>Larger differences</w:t>
      </w:r>
      <w:r w:rsidR="005A3496">
        <w:t xml:space="preserve"> between </w:t>
      </w:r>
      <w:commentRangeStart w:id="527"/>
      <w:r w:rsidR="005A3496">
        <w:t>sources</w:t>
      </w:r>
      <w:commentRangeEnd w:id="527"/>
      <w:r w:rsidR="00483129">
        <w:rPr>
          <w:rStyle w:val="CommentReference"/>
        </w:rPr>
        <w:commentReference w:id="527"/>
      </w:r>
      <w:r>
        <w:t xml:space="preserve"> appear when examining radium adsorption to goethite, which has </w:t>
      </w:r>
      <w:proofErr w:type="gramStart"/>
      <w:r>
        <w:t>more available data</w:t>
      </w:r>
      <w:proofErr w:type="gramEnd"/>
      <w:r>
        <w:t xml:space="preserve"> in the literature. These result</w:t>
      </w:r>
      <w:r w:rsidR="00486D37">
        <w:t xml:space="preserve">s </w:t>
      </w:r>
      <w:proofErr w:type="gramStart"/>
      <w:r w:rsidR="00486D37">
        <w:t>are displayed</w:t>
      </w:r>
      <w:proofErr w:type="gramEnd"/>
      <w:r w:rsidR="00486D37">
        <w:t xml:space="preserve"> in table 1</w:t>
      </w:r>
      <w:r w:rsidR="00FC6BEA">
        <w:t xml:space="preserve">, along with the other mineral specific results. Unlike with </w:t>
      </w:r>
      <w:proofErr w:type="spellStart"/>
      <w:r w:rsidR="00FC6BEA">
        <w:t>ferrihydrite</w:t>
      </w:r>
      <w:proofErr w:type="spellEnd"/>
      <w:r w:rsidR="00FC6BEA">
        <w:t xml:space="preserv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567F2A">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7E2D12" w:rsidRPr="007E2D12">
        <w:rPr>
          <w:noProof/>
        </w:rPr>
        <w:t xml:space="preserve">(Beck &amp; Cochran, 2013; Nirdosh et al., 1990; Sajih et </w:t>
      </w:r>
      <w:r w:rsidR="007E2D12" w:rsidRPr="007E2D12">
        <w:rPr>
          <w:noProof/>
        </w:rPr>
        <w:lastRenderedPageBreak/>
        <w:t>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w:t>
      </w:r>
      <w:proofErr w:type="gramStart"/>
      <w:r w:rsidR="001F0F1F">
        <w:t>may be driven</w:t>
      </w:r>
      <w:proofErr w:type="gramEnd"/>
      <w:r w:rsidR="001F0F1F">
        <w:t xml:space="preserve"> by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w:t>
      </w:r>
      <w:proofErr w:type="spellStart"/>
      <w:proofErr w:type="gramStart"/>
      <w:r w:rsidR="005A3496">
        <w:t>K</w:t>
      </w:r>
      <w:r w:rsidR="00A77D01" w:rsidRPr="00062851">
        <w:rPr>
          <w:vertAlign w:val="subscript"/>
        </w:rPr>
        <w:t>d</w:t>
      </w:r>
      <w:proofErr w:type="spellEnd"/>
      <w:proofErr w:type="gramEnd"/>
      <w:r w:rsidR="005A3496">
        <w:t xml:space="preserve"> style approaches, as they provide limited means to understand the driving factors that create the differences between different forms of the same mineral.</w:t>
      </w:r>
    </w:p>
    <w:p w14:paraId="667676F0" w14:textId="0AEC0F15" w:rsidR="00EC6FB3" w:rsidRDefault="00EC6FB3" w:rsidP="00B53860">
      <w:pPr>
        <w:spacing w:line="360" w:lineRule="auto"/>
      </w:pPr>
      <w:commentRangeStart w:id="528"/>
      <w:r>
        <w:t>SECTION 3.1.2: SORPTION ISOTHERMS</w:t>
      </w:r>
      <w:r w:rsidR="00832FDC">
        <w:t xml:space="preserve"> AND SORPTION KINETICS</w:t>
      </w:r>
      <w:r>
        <w:t>: MONTMORILLONITE</w:t>
      </w:r>
      <w:commentRangeEnd w:id="528"/>
      <w:r w:rsidR="008D5E6F">
        <w:rPr>
          <w:rStyle w:val="CommentReference"/>
        </w:rPr>
        <w:commentReference w:id="528"/>
      </w:r>
    </w:p>
    <w:p w14:paraId="18C2F2B6" w14:textId="5FFB4F47" w:rsidR="0051444A" w:rsidRDefault="00E14811" w:rsidP="00B53860">
      <w:pPr>
        <w:spacing w:line="360" w:lineRule="auto"/>
      </w:pPr>
      <w:r>
        <w:tab/>
        <w:t xml:space="preserve">Sorption isotherm results for radium onto sodium montmorillonite are plotted in figure 2, and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t>.</w:t>
      </w:r>
      <w:r w:rsidR="0051444A">
        <w:t xml:space="preserve"> The results are remarkably linear for the range of radium activities considered.</w:t>
      </w:r>
      <w:r>
        <w:t xml:space="preserve"> </w:t>
      </w:r>
      <w:r w:rsidR="00A21468">
        <w:t>T</w:t>
      </w:r>
      <w:r>
        <w:t xml:space="preserve">he </w:t>
      </w:r>
      <w:r w:rsidR="00800E52">
        <w:t xml:space="preserve">total </w:t>
      </w:r>
      <w:r>
        <w:t>extent of</w:t>
      </w:r>
      <w:r w:rsidR="00C55505">
        <w:t xml:space="preserve"> </w:t>
      </w:r>
      <w:del w:id="529" w:author="Microsoft Office User" w:date="2016-08-30T14:57:00Z">
        <w:r w:rsidR="00C55505" w:rsidDel="00AC09E0">
          <w:delText>montmorillonite</w:delText>
        </w:r>
        <w:r w:rsidDel="00AC09E0">
          <w:delText xml:space="preserve"> sorption</w:delText>
        </w:r>
      </w:del>
      <w:ins w:id="530" w:author="Microsoft Office User" w:date="2016-08-30T14:57:00Z">
        <w:r w:rsidR="00AC09E0">
          <w:t>sorption to montmorillonite</w:t>
        </w:r>
      </w:ins>
      <w:r w:rsidR="00C55505">
        <w:t xml:space="preserve"> </w:t>
      </w:r>
      <w:r>
        <w:t>is significantly larger</w:t>
      </w:r>
      <w:r w:rsidR="00C55505">
        <w:t xml:space="preserve"> than iron oxides</w:t>
      </w:r>
      <w:r>
        <w:t xml:space="preserve"> over the whole range of pH values</w:t>
      </w:r>
      <w:r w:rsidR="000F7D14">
        <w:t xml:space="preserve">. The only isotherm </w:t>
      </w:r>
      <w:r w:rsidR="00FC4031">
        <w:t xml:space="preserve">in this study </w:t>
      </w:r>
      <w:r w:rsidR="000F7D14">
        <w:t>showing a larger extent of sorption</w:t>
      </w:r>
      <w:r w:rsidR="00FC4031">
        <w:t xml:space="preserve"> is </w:t>
      </w:r>
      <w:proofErr w:type="spellStart"/>
      <w:r w:rsidR="00FC4031">
        <w:t>ferrihydrite</w:t>
      </w:r>
      <w:proofErr w:type="spellEnd"/>
      <w:r w:rsidR="00FC4031">
        <w:t xml:space="preserve"> at pH 9</w:t>
      </w:r>
      <w:r w:rsidR="00800E52">
        <w:t>, with all others having significantly less sorption.</w:t>
      </w:r>
      <w:r w:rsidR="00C55505">
        <w:t xml:space="preserve"> However, a much weaker pH dependence </w:t>
      </w:r>
      <w:proofErr w:type="gramStart"/>
      <w:r w:rsidR="00C55505">
        <w:t>is observed</w:t>
      </w:r>
      <w:proofErr w:type="gramEnd"/>
      <w:r w:rsidR="00C55505">
        <w:t xml:space="preserve"> for montmorillonite sorption. </w:t>
      </w:r>
      <w:r w:rsidR="00800E52">
        <w:t>This result suggests that the dominant mechanism controlling montmorillonite sorption is not complexation with</w:t>
      </w:r>
      <w:r w:rsidR="00A21468">
        <w:t xml:space="preserve"> pH variable</w:t>
      </w:r>
      <w:r w:rsidR="00800E52">
        <w:t xml:space="preserve"> surface groups, but rather exchange of radium with sodium in the inner layer of the clay. </w:t>
      </w:r>
      <w:r w:rsidR="00520539">
        <w:t xml:space="preserve">This concept </w:t>
      </w:r>
      <w:proofErr w:type="gramStart"/>
      <w:r w:rsidR="00520539">
        <w:t>is explored</w:t>
      </w:r>
      <w:proofErr w:type="gramEnd"/>
      <w:r w:rsidR="00520539">
        <w:t xml:space="preserve"> further in section 3.2 through the surface complexation modeling.</w:t>
      </w:r>
    </w:p>
    <w:p w14:paraId="15F3B9A1" w14:textId="42612208" w:rsidR="00EE5C81" w:rsidRPr="002C3E2F" w:rsidRDefault="0051444A" w:rsidP="00B53860">
      <w:pPr>
        <w:spacing w:line="360" w:lineRule="auto"/>
      </w:pPr>
      <w:r>
        <w:tab/>
      </w:r>
      <w:del w:id="531" w:author="Microsoft Office User" w:date="2016-08-30T14:59:00Z">
        <w:r w:rsidDel="00DF2206">
          <w:delText xml:space="preserve">As with the iron oxides, there is only a limited set of experimental data with which to compare the gathered experimental data. </w:delText>
        </w:r>
      </w:del>
      <w:del w:id="532" w:author="Microsoft Office User" w:date="2016-08-30T15:00:00Z">
        <w:r w:rsidDel="00DF2206">
          <w:delText>The two dat</w:delText>
        </w:r>
        <w:r w:rsidR="004B34D2" w:rsidDel="00DF2206">
          <w:delText>a points are reported in table 1</w:delText>
        </w:r>
        <w:r w:rsidDel="00DF2206">
          <w:delText xml:space="preserve">, and were performed under similar solution conditions, but with different solid to solution ratios. </w:delText>
        </w:r>
      </w:del>
      <w:r w:rsidR="00A21468">
        <w:t>As with goethite</w:t>
      </w:r>
      <w:r>
        <w:t xml:space="preserve">, </w:t>
      </w:r>
      <w:commentRangeStart w:id="533"/>
      <w:r>
        <w:t xml:space="preserve">there are significant differences in the order of magnitude in the calculated </w:t>
      </w:r>
      <w:proofErr w:type="spellStart"/>
      <w:proofErr w:type="gramStart"/>
      <w:r>
        <w:t>K</w:t>
      </w:r>
      <w:r>
        <w:rPr>
          <w:vertAlign w:val="subscript"/>
        </w:rPr>
        <w:t>d</w:t>
      </w:r>
      <w:proofErr w:type="spellEnd"/>
      <w:proofErr w:type="gramEnd"/>
      <w:r>
        <w:t xml:space="preserve"> value. </w:t>
      </w:r>
      <w:commentRangeEnd w:id="533"/>
      <w:r w:rsidR="00DF2206">
        <w:rPr>
          <w:rStyle w:val="CommentReference"/>
        </w:rPr>
        <w:commentReference w:id="533"/>
      </w:r>
      <w:ins w:id="534" w:author="Microsoft Office User" w:date="2016-08-30T15:00:00Z">
        <w:r w:rsidR="00DF2206">
          <w:t xml:space="preserve">Previous studies </w:t>
        </w:r>
      </w:ins>
      <w:ins w:id="535" w:author="Microsoft Office User" w:date="2016-08-30T15:01:00Z">
        <w:r w:rsidR="00DF2206">
          <w:t xml:space="preserve">using high amounts of solid (what are they?) resulted in less sorption compared to low amounts of solid (xxx mg/L, </w:t>
        </w:r>
        <w:proofErr w:type="spellStart"/>
        <w:r w:rsidR="00DF2206">
          <w:t>etc</w:t>
        </w:r>
        <w:proofErr w:type="spellEnd"/>
        <w:r w:rsidR="00DF2206">
          <w:t xml:space="preserve">) </w:t>
        </w:r>
      </w:ins>
      <w:del w:id="536" w:author="Microsoft Office User" w:date="2016-08-30T15:01:00Z">
        <w:r w:rsidDel="00DF2206">
          <w:delText xml:space="preserve">Experiments with the </w:delText>
        </w:r>
      </w:del>
      <w:del w:id="537" w:author="Microsoft Office User" w:date="2016-08-30T15:02:00Z">
        <w:r w:rsidDel="00DF2206">
          <w:delText xml:space="preserve">highest solid loading showed the least extent of sorption </w:delText>
        </w:r>
      </w:del>
      <w:r>
        <w:fldChar w:fldCharType="begin" w:fldLock="1"/>
      </w:r>
      <w:r w:rsidR="00567F2A">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2D12" w:rsidRPr="007E2D12">
        <w:rPr>
          <w:noProof/>
        </w:rPr>
        <w:t>(L. L. Ames, 1983)</w:t>
      </w:r>
      <w:r>
        <w:fldChar w:fldCharType="end"/>
      </w:r>
      <w:r>
        <w:t xml:space="preserve">, while the present experiments, which had the lowest solid </w:t>
      </w:r>
      <w:commentRangeStart w:id="538"/>
      <w:r>
        <w:t>loading</w:t>
      </w:r>
      <w:ins w:id="539" w:author="Microsoft Office User" w:date="2016-08-30T15:02:00Z">
        <w:r w:rsidR="00DF2206">
          <w:t xml:space="preserve"> </w:t>
        </w:r>
      </w:ins>
      <w:r>
        <w:t xml:space="preserve">, </w:t>
      </w:r>
      <w:commentRangeEnd w:id="538"/>
      <w:r w:rsidR="00DF2206">
        <w:rPr>
          <w:rStyle w:val="CommentReference"/>
        </w:rPr>
        <w:commentReference w:id="538"/>
      </w:r>
      <w:r>
        <w:t>had the largest ex</w:t>
      </w:r>
      <w:r w:rsidR="005974D7">
        <w:t>tent of sorption. The compared</w:t>
      </w:r>
      <w:r>
        <w:t xml:space="preserve"> data span roughly an order</w:t>
      </w:r>
      <w:r w:rsidR="00450C29">
        <w:t xml:space="preserve"> of magnitude in difference for</w:t>
      </w:r>
      <w:r w:rsidR="005974D7">
        <w:t xml:space="preserve"> </w:t>
      </w:r>
      <w:proofErr w:type="spellStart"/>
      <w:proofErr w:type="gramStart"/>
      <w:r>
        <w:t>K</w:t>
      </w:r>
      <w:r>
        <w:rPr>
          <w:vertAlign w:val="subscript"/>
        </w:rPr>
        <w:t>d</w:t>
      </w:r>
      <w:proofErr w:type="spellEnd"/>
      <w:proofErr w:type="gramEnd"/>
      <w:r>
        <w:t xml:space="preserve"> value, in spite of distinct similarities in experimental methodology, particularly in dealing with clay treatment. It is possible that differences in the source clay may drive some of this variation, as the</w:t>
      </w:r>
      <w:r w:rsidR="002C3E2F">
        <w:t xml:space="preserve"> </w:t>
      </w:r>
      <w:del w:id="540" w:author="Microsoft Office User" w:date="2016-08-30T15:02:00Z">
        <w:r w:rsidR="002C3E2F" w:rsidDel="00DF2206">
          <w:delText xml:space="preserve">clays </w:delText>
        </w:r>
      </w:del>
      <w:ins w:id="541" w:author="Microsoft Office User" w:date="2016-08-30T15:03:00Z">
        <w:r w:rsidR="00DF2206">
          <w:t xml:space="preserve">reported </w:t>
        </w:r>
      </w:ins>
      <w:del w:id="542" w:author="Microsoft Office User" w:date="2016-08-30T15:03:00Z">
        <w:r w:rsidR="002C3E2F" w:rsidDel="00DF2206">
          <w:delText>society measured</w:delText>
        </w:r>
        <w:r w:rsidDel="00DF2206">
          <w:delText xml:space="preserve"> </w:delText>
        </w:r>
      </w:del>
      <w:r>
        <w:t xml:space="preserve">surface area of the STx-1b </w:t>
      </w:r>
      <w:r w:rsidR="00BB52F1">
        <w:t xml:space="preserve">used in this study is more than twice that of the SWy-1 used in the other study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 xml:space="preserve">The differences in surface area most likely impact the protonated surface sites, which would provide a modest adjustment to the </w:t>
      </w:r>
      <w:proofErr w:type="spellStart"/>
      <w:proofErr w:type="gramStart"/>
      <w:r w:rsidR="00A77D01">
        <w:t>K</w:t>
      </w:r>
      <w:r w:rsidR="00A77D01">
        <w:rPr>
          <w:vertAlign w:val="subscript"/>
        </w:rPr>
        <w:t>d</w:t>
      </w:r>
      <w:proofErr w:type="spellEnd"/>
      <w:proofErr w:type="gramEnd"/>
      <w:r w:rsidR="00A77D01">
        <w:rPr>
          <w:vertAlign w:val="subscript"/>
        </w:rPr>
        <w:t xml:space="preserve"> </w:t>
      </w:r>
      <w:r w:rsidR="00A77D01">
        <w:t xml:space="preserve">value calculated. Since the clays are also sourced from different regions, </w:t>
      </w:r>
      <w:proofErr w:type="gramStart"/>
      <w:r w:rsidR="00A77D01">
        <w:t>it’s</w:t>
      </w:r>
      <w:proofErr w:type="gramEnd"/>
      <w:r w:rsidR="00A77D01">
        <w:t xml:space="preserve"> possible there are significant variations in the </w:t>
      </w:r>
      <w:commentRangeStart w:id="543"/>
      <w:commentRangeStart w:id="544"/>
      <w:r w:rsidR="00A77D01">
        <w:t xml:space="preserve">chemical structure </w:t>
      </w:r>
      <w:commentRangeEnd w:id="543"/>
      <w:r w:rsidR="00DF2206">
        <w:rPr>
          <w:rStyle w:val="CommentReference"/>
        </w:rPr>
        <w:commentReference w:id="543"/>
      </w:r>
      <w:commentRangeEnd w:id="544"/>
      <w:r w:rsidR="008E2DFE">
        <w:rPr>
          <w:rStyle w:val="CommentReference"/>
        </w:rPr>
        <w:commentReference w:id="544"/>
      </w:r>
      <w:r w:rsidR="00A77D01">
        <w:t xml:space="preserve">and metal ion loading that might also drive variations in sorption, which can be observed in the differences in Fe3+ content observed by the clay society when characterizing the clays. These differences would more likely affect exchange with the inner layer of the </w:t>
      </w:r>
      <w:r w:rsidR="00A77D01">
        <w:lastRenderedPageBreak/>
        <w:t>clay.</w:t>
      </w:r>
      <w:r w:rsidR="00281B03">
        <w:t xml:space="preserve"> </w:t>
      </w:r>
      <w:r w:rsidR="002E1AB2">
        <w:t>Further study of radium retention to clays should try to focus on quantifying and modeling these difference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4F237C78"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commentRangeStart w:id="545"/>
      <w:proofErr w:type="spellStart"/>
      <w:r w:rsidR="00832FDC">
        <w:t>pH</w:t>
      </w:r>
      <w:commentRangeEnd w:id="545"/>
      <w:r w:rsidR="007E3D80">
        <w:rPr>
          <w:rStyle w:val="CommentReference"/>
        </w:rPr>
        <w:commentReference w:id="545"/>
      </w:r>
      <w:r w:rsidR="00832FDC">
        <w:t>.</w:t>
      </w:r>
      <w:proofErr w:type="spellEnd"/>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 xml:space="preserve">values were fit, showing very linear response in the range of radium activities considered, and those values are reported in </w:t>
      </w:r>
      <w:commentRangeStart w:id="546"/>
      <w:commentRangeStart w:id="547"/>
      <w:r w:rsidR="00832FDC">
        <w:t>table 2.</w:t>
      </w:r>
      <w:commentRangeEnd w:id="546"/>
      <w:r w:rsidR="007E3D80">
        <w:rPr>
          <w:rStyle w:val="CommentReference"/>
        </w:rPr>
        <w:commentReference w:id="546"/>
      </w:r>
      <w:commentRangeEnd w:id="547"/>
      <w:r w:rsidR="008E2DFE">
        <w:rPr>
          <w:rStyle w:val="CommentReference"/>
        </w:rPr>
        <w:commentReference w:id="547"/>
      </w:r>
      <w:r w:rsidR="00832FDC">
        <w:t xml:space="preserve"> 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w:t>
      </w:r>
      <w:proofErr w:type="spellStart"/>
      <w:r w:rsidR="00C47C96">
        <w:t>oxic</w:t>
      </w:r>
      <w:proofErr w:type="spellEnd"/>
      <w:r w:rsidR="00C47C96">
        <w:t xml:space="preserve"> coatings on the pyrite surface may lead to </w:t>
      </w:r>
      <w:del w:id="548" w:author="Microsoft Office User" w:date="2016-08-30T15:08:00Z">
        <w:r w:rsidR="00C47C96" w:rsidDel="00A94F9E">
          <w:delText>some limited sorption</w:delText>
        </w:r>
      </w:del>
      <w:ins w:id="549" w:author="Microsoft Office User" w:date="2016-08-30T15:08:00Z">
        <w:r w:rsidR="00A94F9E">
          <w:t>enhanced sorption following oxidation</w:t>
        </w:r>
      </w:ins>
      <w:r w:rsidR="000A2270">
        <w:t>.</w:t>
      </w:r>
      <w:r w:rsidR="00C2009C">
        <w:tab/>
      </w:r>
    </w:p>
    <w:p w14:paraId="669CC40D" w14:textId="2F530AE5" w:rsidR="00493C1D" w:rsidRDefault="00493C1D" w:rsidP="00B53860">
      <w:pPr>
        <w:spacing w:line="360" w:lineRule="auto"/>
        <w:rPr>
          <w:ins w:id="550" w:author="Michael Chen" w:date="2016-09-08T16:20:00Z"/>
        </w:rPr>
      </w:pPr>
      <w:ins w:id="551" w:author="Michael Chen" w:date="2016-09-08T16:20:00Z">
        <w:r>
          <w:t>SECTION 3.1.4: THE USE OF ANALOG COMPOUNDS</w:t>
        </w:r>
      </w:ins>
    </w:p>
    <w:p w14:paraId="271A198D" w14:textId="1FD5B069" w:rsidR="00493C1D" w:rsidRPr="00493C1D" w:rsidRDefault="00493C1D" w:rsidP="00B53860">
      <w:pPr>
        <w:spacing w:line="360" w:lineRule="auto"/>
        <w:rPr>
          <w:ins w:id="552" w:author="Michael Chen" w:date="2016-09-08T16:20:00Z"/>
          <w:b/>
          <w:rPrChange w:id="553" w:author="Michael Chen" w:date="2016-09-08T16:20:00Z">
            <w:rPr>
              <w:ins w:id="554" w:author="Michael Chen" w:date="2016-09-08T16:20:00Z"/>
            </w:rPr>
          </w:rPrChange>
        </w:rPr>
      </w:pPr>
      <w:ins w:id="555" w:author="Michael Chen" w:date="2016-09-08T16:20:00Z">
        <w:r>
          <w:t xml:space="preserve">The availability and radiotoxicity of radium has limited its study, thus analog compounds possessing similar chemistry and lower health risks are often used </w:t>
        </w: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Pr="007E2D12">
          <w:rPr>
            <w:noProof/>
          </w:rPr>
          <w:t>(Sajih et al., 2014)</w:t>
        </w:r>
        <w:r>
          <w:fldChar w:fldCharType="end"/>
        </w:r>
        <w:r>
          <w:t xml:space="preserve">. Barium is also a group 2 element, and possesses similar chemical characteristics to Ra; it is therefore  commonly used as an experimental analog for radium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7E2D12">
          <w:rPr>
            <w:noProof/>
          </w:rPr>
          <w:t>(P. C. Zhang et al., 2001)</w:t>
        </w:r>
        <w:r>
          <w:fldChar w:fldCharType="end"/>
        </w:r>
        <w:r>
          <w:t xml:space="preserve">. Barium can remove radium from hydraulic fracturing produced waters by </w:t>
        </w:r>
        <w:proofErr w:type="spellStart"/>
        <w:r>
          <w:t>coprecipitation</w:t>
        </w:r>
        <w:proofErr w:type="spellEnd"/>
        <w:r>
          <w:t xml:space="preserve"> in the presence of sulfate, with barium sulfate and radium sulfate having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7E2D12">
          <w:rPr>
            <w:noProof/>
          </w:rPr>
          <w:t>(T. Zhang, Gregory, Hammack, &amp; Vidic, 2014)</w:t>
        </w:r>
        <w:r>
          <w:fldChar w:fldCharType="end"/>
        </w:r>
        <w:r>
          <w:t xml:space="preserve">. This similarity in behavior suggests barium is a valid radium analog, and </w:t>
        </w:r>
        <w:proofErr w:type="gramStart"/>
        <w:r>
          <w:t>can be used</w:t>
        </w:r>
        <w:proofErr w:type="gramEnd"/>
        <w:r>
          <w:t xml:space="preserve"> when experiments require a high loading of sorbate. However, </w:t>
        </w:r>
        <w:proofErr w:type="spellStart"/>
        <w:r>
          <w:t>Sanjih</w:t>
        </w:r>
        <w:proofErr w:type="spellEnd"/>
        <w:r>
          <w:t xml:space="preserve"> et al (2014) found appreciable differences in Ra and Ba adsorption to goethite under the same experimental conditions, and Jones et al (2011) found distinct differences in Ra sorption to carbonate-bearing minerals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7E2D12">
          <w:rPr>
            <w:noProof/>
          </w:rPr>
          <w:t>(Jones et al., 2011)</w:t>
        </w:r>
        <w:r>
          <w:fldChar w:fldCharType="end"/>
        </w:r>
        <w:r>
          <w:t xml:space="preserve">. Comparison of barium and strontium, another possible radium analogue, also show significant differences in sorption to clay minerals </w:t>
        </w:r>
        <w:r>
          <w:fldChar w:fldCharType="begin" w:fldLock="1"/>
        </w:r>
        <w:r>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fldChar w:fldCharType="separate"/>
        </w:r>
        <w:r w:rsidRPr="007E2D12">
          <w:rPr>
            <w:noProof/>
          </w:rPr>
          <w:t>(Grutter, HR, Rossler, &amp; Keil, 1994)</w:t>
        </w:r>
        <w:r>
          <w:fldChar w:fldCharType="end"/>
        </w:r>
        <w:r>
          <w:t>. These differences underscore that using Ba as a chemical analog to approximate Ra adsorption may provide misleading results</w:t>
        </w:r>
      </w:ins>
    </w:p>
    <w:p w14:paraId="46557DF1" w14:textId="2518AC15" w:rsidR="00F80772" w:rsidRDefault="00D42F7E" w:rsidP="00B53860">
      <w:pPr>
        <w:spacing w:line="360" w:lineRule="auto"/>
      </w:pPr>
      <w:r>
        <w:lastRenderedPageBreak/>
        <w:t>SECTION 3.2 SURFACE COMPLEXATION MODELING</w:t>
      </w:r>
    </w:p>
    <w:p w14:paraId="3CCCC385" w14:textId="077177E9" w:rsidR="00741E18" w:rsidRDefault="000A2B77" w:rsidP="00B53860">
      <w:pPr>
        <w:spacing w:line="360" w:lineRule="auto"/>
      </w:pPr>
      <w:r>
        <w:tab/>
      </w:r>
      <w:r w:rsidR="008D5E6F">
        <w:t>Figure 3 compares</w:t>
      </w:r>
      <w:r w:rsidR="006A239A">
        <w:t xml:space="preserve"> the surface complexation modeling results for goethite and for </w:t>
      </w:r>
      <w:proofErr w:type="spellStart"/>
      <w:r w:rsidR="006A239A">
        <w:t>ferrihydrite</w:t>
      </w:r>
      <w:proofErr w:type="spellEnd"/>
      <w:r w:rsidR="006A239A">
        <w:t>, both showing</w:t>
      </w:r>
      <w:r w:rsidR="00C07D4E">
        <w:t xml:space="preserve"> a good fit to the corresponding experimental data. The fitted</w:t>
      </w:r>
      <w:r w:rsidR="00737310">
        <w:t xml:space="preserve"> reactions and constants</w:t>
      </w:r>
      <w:r w:rsidR="00493302">
        <w:t xml:space="preserve">, which </w:t>
      </w:r>
      <w:proofErr w:type="gramStart"/>
      <w:r w:rsidR="00493302">
        <w:t>can be found</w:t>
      </w:r>
      <w:proofErr w:type="gramEnd"/>
      <w:r w:rsidR="00493302">
        <w:t xml:space="preserve"> in table 2</w:t>
      </w:r>
      <w:r w:rsidR="00C07D4E">
        <w:t xml:space="preserve">, show that </w:t>
      </w:r>
      <w:ins w:id="556" w:author="Microsoft Office User" w:date="2016-08-30T15:09:00Z">
        <w:r w:rsidR="00A94F9E">
          <w:t xml:space="preserve">Ra adsorption to </w:t>
        </w:r>
      </w:ins>
      <w:proofErr w:type="spellStart"/>
      <w:r w:rsidR="00C07D4E">
        <w:t>ferrihydrite</w:t>
      </w:r>
      <w:proofErr w:type="spellEnd"/>
      <w:del w:id="557" w:author="Microsoft Office User" w:date="2016-08-30T15:09:00Z">
        <w:r w:rsidR="00C07D4E" w:rsidDel="00A94F9E">
          <w:delText xml:space="preserve"> complexation dominates over</w:delText>
        </w:r>
      </w:del>
      <w:ins w:id="558" w:author="Microsoft Office User" w:date="2016-08-30T15:09:00Z">
        <w:r w:rsidR="00A94F9E">
          <w:t xml:space="preserve"> is more extensive than to</w:t>
        </w:r>
      </w:ins>
      <w:r w:rsidR="00C07D4E">
        <w:t xml:space="preserve"> goethite, matching the relative </w:t>
      </w:r>
      <w:r w:rsidR="00346B02">
        <w:t>extents</w:t>
      </w:r>
      <w:r w:rsidR="00C07D4E">
        <w:t xml:space="preserve"> of sorption observed in the sorption isotherms. </w:t>
      </w:r>
      <w:del w:id="559" w:author="Microsoft Office User" w:date="2016-08-30T15:10:00Z">
        <w:r w:rsidR="00AF1164" w:rsidDel="00A94F9E">
          <w:delText>T</w:delText>
        </w:r>
        <w:r w:rsidR="0009437C" w:rsidDel="00A94F9E">
          <w:delText>raditional</w:delText>
        </w:r>
        <w:r w:rsidR="00AF1164" w:rsidDel="00A94F9E">
          <w:delText xml:space="preserve"> </w:delText>
        </w:r>
        <w:r w:rsidR="002C589F" w:rsidDel="00A94F9E">
          <w:delText>m</w:delText>
        </w:r>
      </w:del>
      <w:ins w:id="560" w:author="Microsoft Office User" w:date="2016-08-30T15:10:00Z">
        <w:r w:rsidR="00A94F9E">
          <w:t>M</w:t>
        </w:r>
      </w:ins>
      <w:r w:rsidR="002C589F">
        <w:t xml:space="preserve">odels of </w:t>
      </w:r>
      <w:ins w:id="561" w:author="Microsoft Office User" w:date="2016-08-30T15:10:00Z">
        <w:r w:rsidR="00A94F9E">
          <w:t xml:space="preserve">solute adsorption to </w:t>
        </w:r>
      </w:ins>
      <w:proofErr w:type="spellStart"/>
      <w:r w:rsidR="0009437C">
        <w:t>fe</w:t>
      </w:r>
      <w:r w:rsidR="00E35EEC">
        <w:t>r</w:t>
      </w:r>
      <w:r w:rsidR="0009437C">
        <w:t>ri</w:t>
      </w:r>
      <w:r w:rsidR="00346B02">
        <w:t>hydrite</w:t>
      </w:r>
      <w:proofErr w:type="spellEnd"/>
      <w:r w:rsidR="00346B02">
        <w:t xml:space="preserve"> </w:t>
      </w:r>
      <w:del w:id="562" w:author="Microsoft Office User" w:date="2016-08-30T15:10:00Z">
        <w:r w:rsidR="00346B02" w:rsidDel="00A94F9E">
          <w:delText xml:space="preserve">behavior </w:delText>
        </w:r>
      </w:del>
      <w:ins w:id="563" w:author="Microsoft Office User" w:date="2016-08-30T15:10:00Z">
        <w:r w:rsidR="00A94F9E">
          <w:t xml:space="preserve">often </w:t>
        </w:r>
      </w:ins>
      <w:r w:rsidR="00346B02">
        <w:t>use a two site model</w:t>
      </w:r>
      <w:ins w:id="564" w:author="Microsoft Office User" w:date="2016-08-30T15:11:00Z">
        <w:r w:rsidR="00A94F9E">
          <w:t xml:space="preserve"> consisting of strong and weak sites; </w:t>
        </w:r>
      </w:ins>
      <w:del w:id="565" w:author="Microsoft Office User" w:date="2016-08-30T15:11:00Z">
        <w:r w:rsidR="00346B02" w:rsidDel="00A94F9E">
          <w:delText xml:space="preserve">, with a strong and weak site, where the </w:delText>
        </w:r>
      </w:del>
      <w:r w:rsidR="00346B02">
        <w:t>strong site</w:t>
      </w:r>
      <w:ins w:id="566" w:author="Microsoft Office User" w:date="2016-08-30T15:11:00Z">
        <w:r w:rsidR="00A94F9E">
          <w:t>s</w:t>
        </w:r>
      </w:ins>
      <w:r w:rsidR="00346B02">
        <w:t xml:space="preserve"> </w:t>
      </w:r>
      <w:ins w:id="567" w:author="Microsoft Office User" w:date="2016-08-30T15:12:00Z">
        <w:r w:rsidR="00A94F9E">
          <w:t>control</w:t>
        </w:r>
      </w:ins>
      <w:del w:id="568" w:author="Microsoft Office User" w:date="2016-08-30T15:11:00Z">
        <w:r w:rsidR="00346B02" w:rsidDel="00A94F9E">
          <w:delText>represents</w:delText>
        </w:r>
      </w:del>
      <w:r w:rsidR="00346B02">
        <w:t xml:space="preserve"> sorption at low levels of sorbate, and</w:t>
      </w:r>
      <w:ins w:id="569" w:author="Microsoft Office User" w:date="2016-08-30T15:12:00Z">
        <w:r w:rsidR="00A94F9E">
          <w:t xml:space="preserve"> </w:t>
        </w:r>
      </w:ins>
      <w:del w:id="570" w:author="Microsoft Office User" w:date="2016-08-30T15:12:00Z">
        <w:r w:rsidR="00346B02" w:rsidDel="00A94F9E">
          <w:delText xml:space="preserve"> the </w:delText>
        </w:r>
      </w:del>
      <w:r w:rsidR="00346B02">
        <w:t>weak site</w:t>
      </w:r>
      <w:ins w:id="571" w:author="Microsoft Office User" w:date="2016-08-30T15:12:00Z">
        <w:r w:rsidR="00A94F9E">
          <w:t>s</w:t>
        </w:r>
      </w:ins>
      <w:r w:rsidR="00346B02">
        <w:t xml:space="preserve"> </w:t>
      </w:r>
      <w:del w:id="572" w:author="Microsoft Office User" w:date="2016-08-30T15:12:00Z">
        <w:r w:rsidR="00346B02" w:rsidDel="00A94F9E">
          <w:delText xml:space="preserve">represents sorption </w:delText>
        </w:r>
      </w:del>
      <w:r w:rsidR="00346B02">
        <w:t xml:space="preserve">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t>
      </w:r>
      <w:proofErr w:type="gramStart"/>
      <w:r w:rsidR="00346B02">
        <w:t xml:space="preserve">was </w:t>
      </w:r>
      <w:ins w:id="573" w:author="Microsoft Office User" w:date="2016-08-30T15:12:00Z">
        <w:r w:rsidR="00A94F9E">
          <w:t xml:space="preserve">first </w:t>
        </w:r>
      </w:ins>
      <w:r w:rsidR="00346B02">
        <w:t>considered</w:t>
      </w:r>
      <w:proofErr w:type="gramEnd"/>
      <w:r w:rsidR="00346B02">
        <w:t xml:space="preserve"> when fitting</w:t>
      </w:r>
      <w:ins w:id="574" w:author="Microsoft Office User" w:date="2016-08-30T15:13:00Z">
        <w:r w:rsidR="00A94F9E">
          <w:t xml:space="preserve"> our</w:t>
        </w:r>
      </w:ins>
      <w:r w:rsidR="00346B02">
        <w:t xml:space="preserve"> </w:t>
      </w:r>
      <w:del w:id="575" w:author="Microsoft Office User" w:date="2016-08-30T15:12:00Z">
        <w:r w:rsidR="00346B02" w:rsidDel="00A94F9E">
          <w:delText xml:space="preserve">the </w:delText>
        </w:r>
      </w:del>
      <w:r w:rsidR="00346B02">
        <w:t xml:space="preserve">experimental data, </w:t>
      </w:r>
      <w:del w:id="576" w:author="Microsoft Office User" w:date="2016-08-30T15:13:00Z">
        <w:r w:rsidR="00346B02" w:rsidDel="00A94F9E">
          <w:delText>however,</w:delText>
        </w:r>
      </w:del>
      <w:ins w:id="577" w:author="Microsoft Office User" w:date="2016-08-30T15:13:00Z">
        <w:r w:rsidR="00A94F9E">
          <w:t>but</w:t>
        </w:r>
      </w:ins>
      <w:ins w:id="578" w:author="Microsoft Office User" w:date="2016-08-30T15:15:00Z">
        <w:r w:rsidR="00A94F9E">
          <w:t xml:space="preserve"> we observed</w:t>
        </w:r>
      </w:ins>
      <w:ins w:id="579" w:author="Microsoft Office User" w:date="2016-08-30T15:13:00Z">
        <w:r w:rsidR="00A94F9E">
          <w:t xml:space="preserve"> </w:t>
        </w:r>
      </w:ins>
      <w:ins w:id="580" w:author="Microsoft Office User" w:date="2016-08-30T15:14:00Z">
        <w:r w:rsidR="00A94F9E">
          <w:t xml:space="preserve">low </w:t>
        </w:r>
      </w:ins>
      <w:ins w:id="581" w:author="Microsoft Office User" w:date="2016-08-30T15:15:00Z">
        <w:r w:rsidR="00A94F9E">
          <w:t>sensitivity</w:t>
        </w:r>
      </w:ins>
      <w:ins w:id="582" w:author="Microsoft Office User" w:date="2016-08-30T15:14:00Z">
        <w:r w:rsidR="00A94F9E">
          <w:t xml:space="preserve"> </w:t>
        </w:r>
      </w:ins>
      <w:ins w:id="583" w:author="Microsoft Office User" w:date="2016-08-30T15:15:00Z">
        <w:r w:rsidR="00A94F9E">
          <w:t xml:space="preserve">with respect to the weak site </w:t>
        </w:r>
      </w:ins>
      <w:ins w:id="584" w:author="Microsoft Office User" w:date="2016-08-30T15:14:00Z">
        <w:r w:rsidR="00A94F9E">
          <w:t>parameter</w:t>
        </w:r>
      </w:ins>
      <w:ins w:id="585" w:author="Microsoft Office User" w:date="2016-08-30T15:15:00Z">
        <w:r w:rsidR="00A94F9E">
          <w:t xml:space="preserve">; hence, only a single (strong) parameter was needed. </w:t>
        </w:r>
      </w:ins>
      <w:del w:id="586" w:author="Microsoft Office User" w:date="2016-08-30T15:14:00Z">
        <w:r w:rsidR="00346B02" w:rsidDel="00A94F9E">
          <w:delText xml:space="preserve"> there was no sensitivity found for the reaction constant for the weak site</w:delText>
        </w:r>
      </w:del>
      <w:del w:id="587" w:author="Microsoft Office User" w:date="2016-08-30T15:15:00Z">
        <w:r w:rsidR="00F819DE" w:rsidDel="00A94F9E">
          <w:delText xml:space="preserve">, and only a single </w:delText>
        </w:r>
        <w:r w:rsidR="002A0292" w:rsidDel="00A94F9E">
          <w:delText xml:space="preserve">site </w:delText>
        </w:r>
        <w:r w:rsidR="00F819DE" w:rsidDel="00A94F9E">
          <w:delText>and single reaction were needed</w:delText>
        </w:r>
        <w:r w:rsidR="00346B02" w:rsidDel="00A94F9E">
          <w:delText xml:space="preserve">. </w:delText>
        </w:r>
      </w:del>
      <w:del w:id="588" w:author="Microsoft Office User" w:date="2016-08-30T15:16:00Z">
        <w:r w:rsidR="00346B02" w:rsidDel="00A94F9E">
          <w:delText>Given</w:delText>
        </w:r>
      </w:del>
      <w:ins w:id="589" w:author="Microsoft Office User" w:date="2016-08-30T15:16:00Z">
        <w:r w:rsidR="00A94F9E">
          <w:t>Owing to</w:t>
        </w:r>
      </w:ins>
      <w:r w:rsidR="00346B02">
        <w:t xml:space="preserve"> the low levels of radium used in the experimental data set, it is not surprising that weak site behavior </w:t>
      </w:r>
      <w:proofErr w:type="gramStart"/>
      <w:r w:rsidR="00346B02">
        <w:t>was not observed</w:t>
      </w:r>
      <w:proofErr w:type="gramEnd"/>
      <w:r w:rsidR="00346B02">
        <w:t xml:space="preserve">. Other recent work examining radium sorption to </w:t>
      </w:r>
      <w:proofErr w:type="spellStart"/>
      <w:r w:rsidR="00346B02">
        <w:t>ferrihydrite</w:t>
      </w:r>
      <w:proofErr w:type="spellEnd"/>
      <w:r w:rsidR="00346B02">
        <w:t xml:space="preserve"> used a</w:t>
      </w:r>
      <w:r w:rsidR="005269AC">
        <w:t xml:space="preserve"> single site</w:t>
      </w:r>
      <w:ins w:id="590" w:author="Microsoft Office User" w:date="2016-08-30T15:16:00Z">
        <w:r w:rsidR="00A94F9E">
          <w:t xml:space="preserve"> model</w:t>
        </w:r>
      </w:ins>
      <w:r w:rsidR="005269AC">
        <w:t>, with two</w:t>
      </w:r>
      <w:r w:rsidR="00346B02">
        <w:t xml:space="preserve"> </w:t>
      </w:r>
      <w:proofErr w:type="spellStart"/>
      <w:r w:rsidR="00346B02">
        <w:t>tetradentate</w:t>
      </w:r>
      <w:proofErr w:type="spellEnd"/>
      <w:r w:rsidR="00346B02">
        <w:t xml:space="preserve"> reaction</w:t>
      </w:r>
      <w:r w:rsidR="005269AC">
        <w:t>s</w:t>
      </w:r>
      <w:r w:rsidR="00346B02">
        <w:t xml:space="preserve"> to fit experimental data </w:t>
      </w:r>
      <w:r w:rsidR="00346B02">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t>
      </w:r>
      <w:ins w:id="591" w:author="Microsoft Office User" w:date="2016-08-30T15:17:00Z">
        <w:r w:rsidR="00A94F9E">
          <w:t xml:space="preserve">Using a similar quantity of surface sites, we applied this model to our experimental data and </w:t>
        </w:r>
      </w:ins>
      <w:ins w:id="592" w:author="Microsoft Office User" w:date="2016-08-30T15:18:00Z">
        <w:r w:rsidR="00D54B1B">
          <w:t xml:space="preserve">did not </w:t>
        </w:r>
      </w:ins>
      <w:ins w:id="593" w:author="Microsoft Office User" w:date="2016-08-30T15:19:00Z">
        <w:r w:rsidR="00D54B1B">
          <w:t>observe</w:t>
        </w:r>
      </w:ins>
      <w:ins w:id="594" w:author="Microsoft Office User" w:date="2016-08-30T15:18:00Z">
        <w:r w:rsidR="00D54B1B">
          <w:t xml:space="preserve"> </w:t>
        </w:r>
        <w:proofErr w:type="spellStart"/>
        <w:r w:rsidR="00D54B1B">
          <w:t>noticibly</w:t>
        </w:r>
        <w:proofErr w:type="spellEnd"/>
        <w:r w:rsidR="00D54B1B">
          <w:t xml:space="preserve"> better fits compared to using</w:t>
        </w:r>
      </w:ins>
      <w:del w:id="595" w:author="Microsoft Office User" w:date="2016-08-30T15:17:00Z">
        <w:r w:rsidR="007B3C17" w:rsidDel="00A94F9E">
          <w:delText xml:space="preserve">While fitting with </w:delText>
        </w:r>
        <w:r w:rsidR="005269AC" w:rsidDel="00A94F9E">
          <w:delText>the same</w:delText>
        </w:r>
        <w:r w:rsidR="007B3C17" w:rsidDel="00A94F9E">
          <w:delText xml:space="preserve"> model was performed</w:delText>
        </w:r>
      </w:del>
      <w:del w:id="596" w:author="Microsoft Office User" w:date="2016-08-30T15:18:00Z">
        <w:r w:rsidR="007B3C17" w:rsidDel="00D54B1B">
          <w:delText xml:space="preserve"> </w:delText>
        </w:r>
        <w:r w:rsidR="00F45496" w:rsidDel="00D54B1B">
          <w:delText>using similar amounts of surface sites</w:delText>
        </w:r>
        <w:r w:rsidR="007B3C17" w:rsidDel="00D54B1B">
          <w:delText>, the overall fit was not noticeably better than with</w:delText>
        </w:r>
      </w:del>
      <w:r w:rsidR="007B3C17">
        <w:t xml:space="preserve"> a </w:t>
      </w:r>
      <w:r w:rsidR="005269AC">
        <w:t>single</w:t>
      </w:r>
      <w:r w:rsidR="007B3C17">
        <w:t xml:space="preserve"> </w:t>
      </w:r>
      <w:proofErr w:type="spellStart"/>
      <w:r w:rsidR="007B3C17">
        <w:t>monodentate</w:t>
      </w:r>
      <w:proofErr w:type="spellEnd"/>
      <w:r w:rsidR="007B3C17">
        <w:t xml:space="preserve"> reaction</w:t>
      </w:r>
      <w:ins w:id="597" w:author="Microsoft Office User" w:date="2016-08-30T15:19:00Z">
        <w:r w:rsidR="00D54B1B">
          <w:t>. Moreover,</w:t>
        </w:r>
      </w:ins>
      <w:del w:id="598" w:author="Microsoft Office User" w:date="2016-08-30T15:19:00Z">
        <w:r w:rsidR="00E748D5" w:rsidDel="00D54B1B">
          <w:delText>,</w:delText>
        </w:r>
      </w:del>
      <w:r w:rsidR="00E748D5">
        <w:t xml:space="preserve"> </w:t>
      </w:r>
      <w:del w:id="599" w:author="Microsoft Office User" w:date="2016-08-30T15:19:00Z">
        <w:r w:rsidR="00E748D5" w:rsidDel="00D54B1B">
          <w:delText xml:space="preserve">and </w:delText>
        </w:r>
      </w:del>
      <w:r w:rsidR="00E748D5">
        <w:t>the fitted constants were significantly different (nearly 20 log units smaller)</w:t>
      </w:r>
      <w:r w:rsidR="00346B02">
        <w:t xml:space="preserve">. </w:t>
      </w:r>
      <w:del w:id="600" w:author="Microsoft Office User" w:date="2016-08-30T15:20:00Z">
        <w:r w:rsidR="00FF4A9A" w:rsidDel="00D54B1B">
          <w:delText>The same work also</w:delText>
        </w:r>
      </w:del>
      <w:proofErr w:type="spellStart"/>
      <w:ins w:id="601" w:author="Microsoft Office User" w:date="2016-08-30T15:20:00Z">
        <w:r w:rsidR="00D54B1B">
          <w:t>Sajih</w:t>
        </w:r>
        <w:proofErr w:type="spellEnd"/>
        <w:r w:rsidR="00D54B1B">
          <w:t xml:space="preserve"> (2014) and </w:t>
        </w:r>
        <w:proofErr w:type="spellStart"/>
        <w:r w:rsidR="00D54B1B">
          <w:t>Sverjensky</w:t>
        </w:r>
        <w:proofErr w:type="spellEnd"/>
        <w:r w:rsidR="00D54B1B">
          <w:t xml:space="preserve"> (2006) also</w:t>
        </w:r>
      </w:ins>
      <w:r w:rsidR="00FF4A9A">
        <w:t xml:space="preserve"> fitted their experimental data using </w:t>
      </w:r>
      <w:r w:rsidR="001B5861">
        <w:t xml:space="preserve">a </w:t>
      </w:r>
      <w:r w:rsidR="00737310">
        <w:t xml:space="preserve">simpler </w:t>
      </w:r>
      <w:r w:rsidR="001B5861">
        <w:t>two site model</w:t>
      </w:r>
      <w:r w:rsidR="00FF4A9A">
        <w:t xml:space="preserve">, </w:t>
      </w:r>
      <w:del w:id="602" w:author="Microsoft Office User" w:date="2016-08-30T15:20:00Z">
        <w:r w:rsidR="00FF4A9A" w:rsidDel="00D54B1B">
          <w:delText xml:space="preserve">which </w:delText>
        </w:r>
      </w:del>
      <w:ins w:id="603" w:author="Microsoft Office User" w:date="2016-08-30T15:20:00Z">
        <w:r w:rsidR="00D54B1B">
          <w:t xml:space="preserve">and </w:t>
        </w:r>
      </w:ins>
      <w:del w:id="604" w:author="Microsoft Office User" w:date="2016-08-30T15:20:00Z">
        <w:r w:rsidR="00FF4A9A" w:rsidDel="00D54B1B">
          <w:delText>found</w:delText>
        </w:r>
        <w:r w:rsidR="00737310" w:rsidDel="00D54B1B">
          <w:delText xml:space="preserve"> a</w:delText>
        </w:r>
      </w:del>
      <w:ins w:id="605" w:author="Microsoft Office User" w:date="2016-08-30T15:20:00Z">
        <w:r w:rsidR="00D54B1B">
          <w:t>obtained a</w:t>
        </w:r>
      </w:ins>
      <w:r w:rsidR="00737310">
        <w:t xml:space="preserve"> </w:t>
      </w:r>
      <w:del w:id="606" w:author="Microsoft Office User" w:date="2016-08-30T15:20:00Z">
        <w:r w:rsidR="00737310" w:rsidDel="00D54B1B">
          <w:delText>strong</w:delText>
        </w:r>
        <w:r w:rsidR="00FF4A9A" w:rsidDel="00D54B1B">
          <w:delText xml:space="preserve"> </w:delText>
        </w:r>
      </w:del>
      <w:ins w:id="607" w:author="Microsoft Office User" w:date="2016-08-30T15:20:00Z">
        <w:r w:rsidR="00D54B1B">
          <w:t xml:space="preserve"> </w:t>
        </w:r>
      </w:ins>
      <w:r w:rsidR="00FF4A9A">
        <w:t>complexation constant that w</w:t>
      </w:r>
      <w:r w:rsidR="00737310">
        <w:t>as</w:t>
      </w:r>
      <w:r w:rsidR="00FF4A9A">
        <w:t xml:space="preserve"> roughly 1</w:t>
      </w:r>
      <w:r w:rsidR="005A3E50">
        <w:t>-2</w:t>
      </w:r>
      <w:r w:rsidR="00FF4A9A">
        <w:t xml:space="preserve"> log unit</w:t>
      </w:r>
      <w:r w:rsidR="005A3E50">
        <w:t>s</w:t>
      </w:r>
      <w:r w:rsidR="00FF4A9A">
        <w:t xml:space="preserve"> larger than found here.</w:t>
      </w:r>
      <w:ins w:id="608" w:author="Microsoft Office User" w:date="2016-08-30T15:21:00Z">
        <w:r w:rsidR="00D54B1B">
          <w:t xml:space="preserve"> Although the disparity between these studies and the constant reported here is quite high, </w:t>
        </w:r>
      </w:ins>
      <w:del w:id="609" w:author="Microsoft Office User" w:date="2016-08-30T15:21:00Z">
        <w:r w:rsidR="00CD3234" w:rsidDel="00D54B1B">
          <w:delText xml:space="preserve"> </w:delText>
        </w:r>
      </w:del>
      <w:del w:id="610" w:author="Microsoft Office User" w:date="2016-08-30T15:22:00Z">
        <w:r w:rsidR="00C2308F" w:rsidDel="00D54B1B">
          <w:delText>It is well understoo</w:delText>
        </w:r>
      </w:del>
      <w:ins w:id="611" w:author="Microsoft Office User" w:date="2016-08-30T15:22:00Z">
        <w:r w:rsidR="00D54B1B">
          <w:t>it is known</w:t>
        </w:r>
      </w:ins>
      <w:del w:id="612" w:author="Microsoft Office User" w:date="2016-08-30T15:22:00Z">
        <w:r w:rsidR="00C2308F" w:rsidDel="00D54B1B">
          <w:delText>d</w:delText>
        </w:r>
      </w:del>
      <w:r w:rsidR="00C2308F">
        <w:t xml:space="preserve"> </w:t>
      </w:r>
      <w:ins w:id="613" w:author="Microsoft Office User" w:date="2016-08-30T15:22:00Z">
        <w:r w:rsidR="00D54B1B">
          <w:t>that the structural</w:t>
        </w:r>
        <w:del w:id="614" w:author="Michael Chen" w:date="2016-08-30T17:09:00Z">
          <w:r w:rsidR="00D54B1B" w:rsidDel="008E2DFE">
            <w:delText>y</w:delText>
          </w:r>
        </w:del>
        <w:r w:rsidR="00D54B1B">
          <w:t xml:space="preserve"> properties</w:t>
        </w:r>
      </w:ins>
      <w:ins w:id="615" w:author="Microsoft Office User" w:date="2016-08-30T15:23:00Z">
        <w:r w:rsidR="00D54B1B">
          <w:t xml:space="preserve"> </w:t>
        </w:r>
        <w:commentRangeStart w:id="616"/>
        <w:r w:rsidR="00D54B1B">
          <w:t>(??)</w:t>
        </w:r>
        <w:commentRangeEnd w:id="616"/>
        <w:r w:rsidR="00D54B1B">
          <w:rPr>
            <w:rStyle w:val="CommentReference"/>
          </w:rPr>
          <w:commentReference w:id="616"/>
        </w:r>
      </w:ins>
      <w:ins w:id="617" w:author="Microsoft Office User" w:date="2016-08-30T15:22:00Z">
        <w:r w:rsidR="00D54B1B">
          <w:t xml:space="preserve"> </w:t>
        </w:r>
        <w:proofErr w:type="gramStart"/>
        <w:r w:rsidR="00D54B1B">
          <w:t>of</w:t>
        </w:r>
        <w:proofErr w:type="gramEnd"/>
        <w:r w:rsidR="00D54B1B">
          <w:t xml:space="preserve"> </w:t>
        </w:r>
        <w:proofErr w:type="spellStart"/>
        <w:r w:rsidR="00D54B1B">
          <w:t>ferrihydrite</w:t>
        </w:r>
        <w:proofErr w:type="spellEnd"/>
        <w:r w:rsidR="00D54B1B">
          <w:t xml:space="preserve"> may vary substantially</w:t>
        </w:r>
      </w:ins>
      <w:ins w:id="618" w:author="Microsoft Office User" w:date="2016-08-30T15:23:00Z">
        <w:r w:rsidR="00D54B1B">
          <w:t xml:space="preserve"> according to the method used for synthesis</w:t>
        </w:r>
      </w:ins>
      <w:ins w:id="619" w:author="Microsoft Office User" w:date="2016-08-30T15:24:00Z">
        <w:r w:rsidR="00D54B1B">
          <w:t xml:space="preserve">, which may account for some of the variance. </w:t>
        </w:r>
      </w:ins>
      <w:del w:id="620" w:author="Microsoft Office User" w:date="2016-08-30T15:22:00Z">
        <w:r w:rsidR="00C2308F" w:rsidDel="00D54B1B">
          <w:delText xml:space="preserve">that ferrhydrite structure </w:delText>
        </w:r>
      </w:del>
      <w:del w:id="621" w:author="Microsoft Office User" w:date="2016-08-30T15:23:00Z">
        <w:r w:rsidR="00C2308F" w:rsidDel="00D54B1B">
          <w:delText xml:space="preserve">can vary depending on the very specific </w:delText>
        </w:r>
      </w:del>
      <w:del w:id="622" w:author="Microsoft Office User" w:date="2016-08-30T15:24:00Z">
        <w:r w:rsidR="00C2308F" w:rsidDel="00D54B1B">
          <w:delText>synthesis conditions, so it is not surprising to see some variance.</w:delText>
        </w:r>
        <w:r w:rsidR="00737310" w:rsidDel="00D54B1B">
          <w:delText xml:space="preserve"> </w:delText>
        </w:r>
      </w:del>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 log K</w:t>
      </w:r>
      <w:r w:rsidR="00E748D5">
        <w:t xml:space="preserve"> for surface complexation</w:t>
      </w:r>
      <w:r w:rsidR="00737310">
        <w:t>.</w:t>
      </w:r>
    </w:p>
    <w:p w14:paraId="7D42F0A3" w14:textId="6F0B7DC2"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w:t>
      </w:r>
      <w:proofErr w:type="spellStart"/>
      <w:r w:rsidR="00CC1E62">
        <w:t>tetradentate</w:t>
      </w:r>
      <w:proofErr w:type="spellEnd"/>
      <w:r w:rsidR="00CC1E62">
        <w:t xml:space="preserve"> model </w:t>
      </w:r>
      <w:r w:rsidR="00EC072D">
        <w:t>based on</w:t>
      </w:r>
      <w:r w:rsidR="00CC1E62">
        <w:t xml:space="preserve"> x-ray spectroscopy</w:t>
      </w:r>
      <w:r w:rsidR="00EC072D">
        <w:t xml:space="preserve"> results, and </w:t>
      </w:r>
      <w:r w:rsidR="0032024C">
        <w:t xml:space="preserve">predicted that radium and barium would </w:t>
      </w:r>
      <w:r w:rsidR="0032024C">
        <w:lastRenderedPageBreak/>
        <w:t>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567F2A">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r w:rsidR="00CD3D7F">
        <w:t>, nor with the experimental data fit here</w:t>
      </w:r>
      <w:r w:rsidR="00CC1E62">
        <w:t>.</w:t>
      </w:r>
      <w:r w:rsidR="00DF5ACA">
        <w:t xml:space="preserve"> </w:t>
      </w:r>
      <w:r w:rsidR="00C63F58">
        <w:t xml:space="preserve">These comparisons have their limitations since many different reaction formulations </w:t>
      </w:r>
      <w:proofErr w:type="gramStart"/>
      <w:r w:rsidR="00C63F58">
        <w:t>are used</w:t>
      </w:r>
      <w:proofErr w:type="gramEnd"/>
      <w:r w:rsidR="00C63F58">
        <w:t>, eve</w:t>
      </w:r>
      <w:r w:rsidR="00152B83">
        <w:t xml:space="preserve">n though they all fall under a </w:t>
      </w:r>
      <w:r w:rsidR="007E1877">
        <w:t>“</w:t>
      </w:r>
      <w:r w:rsidR="00152B83">
        <w:t xml:space="preserve">single site </w:t>
      </w:r>
      <w:proofErr w:type="spellStart"/>
      <w:r w:rsidR="00C63F58">
        <w:t>tetradentate</w:t>
      </w:r>
      <w:proofErr w:type="spellEnd"/>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t>
      </w:r>
      <w:proofErr w:type="gramStart"/>
      <w:r w:rsidR="009E5C96">
        <w:t>well studied</w:t>
      </w:r>
      <w:proofErr w:type="gramEnd"/>
      <w:r w:rsidR="009E5C96">
        <w:t xml:space="preserve"> iron oxides</w:t>
      </w:r>
      <w:r w:rsidR="003C4F0E">
        <w:t xml:space="preserve">. </w:t>
      </w:r>
    </w:p>
    <w:p w14:paraId="4DDC3865" w14:textId="3400A852" w:rsidR="004D265C" w:rsidRDefault="00B261B9" w:rsidP="00B53860">
      <w:pPr>
        <w:spacing w:line="360" w:lineRule="auto"/>
        <w:ind w:firstLine="720"/>
      </w:pPr>
      <w:r>
        <w:t>Surface complexation modeling of radium behavior on sodium montm</w:t>
      </w:r>
      <w:r w:rsidR="00576FCF">
        <w:t>orillonite was fit using two</w:t>
      </w:r>
      <w:r w:rsidR="00881F32">
        <w:t xml:space="preserve"> </w:t>
      </w:r>
      <w:proofErr w:type="spellStart"/>
      <w:r w:rsidR="00881F32">
        <w:t>monodentate</w:t>
      </w:r>
      <w:proofErr w:type="spellEnd"/>
      <w:r w:rsidR="00881F32">
        <w:t xml:space="preserve"> reaction</w:t>
      </w:r>
      <w:r w:rsidR="00576FCF">
        <w:t>s</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 xml:space="preserve">Previous models of metal sorption to clays used a </w:t>
      </w:r>
      <w:r w:rsidR="008574F6">
        <w:t>similar</w:t>
      </w:r>
      <w:r w:rsidR="009E1276">
        <w:t xml:space="preserve"> scheme for surface behavior, including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92374D">
        <w:t xml:space="preserve">The model here also uses </w:t>
      </w:r>
      <w:proofErr w:type="gramStart"/>
      <w:r w:rsidR="0092374D">
        <w:t>2</w:t>
      </w:r>
      <w:proofErr w:type="gramEnd"/>
      <w:r w:rsidR="0092374D">
        <w:t xml:space="preserve"> sites, however the designation of “strong” and “weak” sites does not apply since both contribute to sorption at the modeled levels of radium</w:t>
      </w:r>
      <w:r w:rsidR="00D03E35">
        <w:t>. The number of fitted site density was also significantly lower than reported in the literature, with literature values producing poor fits</w:t>
      </w:r>
      <w:r w:rsidR="0092374D">
        <w:t xml:space="preserve">. </w:t>
      </w:r>
      <w:r w:rsidR="00451F62">
        <w:t xml:space="preserve">A single site, </w:t>
      </w:r>
      <w:proofErr w:type="gramStart"/>
      <w:r w:rsidR="00451F62">
        <w:t>two reaction</w:t>
      </w:r>
      <w:proofErr w:type="gramEnd"/>
      <w:r w:rsidR="00451F62">
        <w:t xml:space="preserve"> model was also considered but did not fit the experimental data</w:t>
      </w:r>
      <w:r w:rsidR="00770C2A">
        <w:t xml:space="preserve"> nearly as well the two</w:t>
      </w:r>
      <w:r w:rsidR="00451F62">
        <w:t xml:space="preserve"> site model. </w:t>
      </w:r>
      <w:r w:rsidR="009E1276">
        <w:t>The presence of exchange</w:t>
      </w:r>
      <w:r w:rsidR="007B3C17">
        <w:t xml:space="preserve"> in this simplified model</w:t>
      </w:r>
      <w:r w:rsidR="009E1276">
        <w:t xml:space="preserve"> accounts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w:t>
      </w:r>
      <w:r w:rsidR="00624C90">
        <w:t xml:space="preserve">. </w:t>
      </w:r>
    </w:p>
    <w:p w14:paraId="60B5A7D8" w14:textId="5E6167DC" w:rsidR="003703BC" w:rsidRDefault="00624C90" w:rsidP="00B53860">
      <w:pPr>
        <w:spacing w:line="360" w:lineRule="auto"/>
        <w:ind w:firstLine="720"/>
      </w:pPr>
      <w:r>
        <w:t xml:space="preserve">Unfortunately, </w:t>
      </w:r>
      <w:proofErr w:type="gramStart"/>
      <w:r>
        <w:t>there is a limited data set that</w:t>
      </w:r>
      <w:proofErr w:type="gramEnd"/>
      <w:r>
        <w:t xml:space="preserve">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w:t>
      </w:r>
      <w:proofErr w:type="gramStart"/>
      <w:r w:rsidR="009B4C95">
        <w:t>have been calculated</w:t>
      </w:r>
      <w:proofErr w:type="gramEnd"/>
      <w:r w:rsidR="009B4C95">
        <w:t xml:space="preserve"> previously</w:t>
      </w:r>
      <w:r w:rsidR="0018276F">
        <w:t>,</w:t>
      </w:r>
      <w:r>
        <w:t xml:space="preserve"> </w:t>
      </w:r>
      <w:r w:rsidR="009B4C95">
        <w:t xml:space="preserve">showing a range of values from 0.7 </w:t>
      </w:r>
      <w:del w:id="623" w:author="Microsoft Office User" w:date="2016-08-30T15:26:00Z">
        <w:r w:rsidR="009B4C95" w:rsidDel="00D54B1B">
          <w:delText xml:space="preserve">up </w:delText>
        </w:r>
      </w:del>
      <w:r w:rsidR="009B4C95">
        <w:t xml:space="preserve">to 398. </w:t>
      </w:r>
      <w:ins w:id="624" w:author="Microsoft Office User" w:date="2016-08-30T15:26:00Z">
        <w:r w:rsidR="00D54B1B">
          <w:t xml:space="preserve">Here, </w:t>
        </w:r>
      </w:ins>
      <w:del w:id="625" w:author="Microsoft Office User" w:date="2016-08-30T15:26:00Z">
        <w:r w:rsidR="009B4C95" w:rsidDel="00D54B1B">
          <w:delText xml:space="preserve">The </w:delText>
        </w:r>
      </w:del>
      <w:ins w:id="626" w:author="Microsoft Office User" w:date="2016-08-30T15:26:00Z">
        <w:r w:rsidR="00D54B1B">
          <w:t xml:space="preserve">the </w:t>
        </w:r>
      </w:ins>
      <w:r w:rsidR="009B4C95">
        <w:t>calculated selectivity coefficient for radium</w:t>
      </w:r>
      <w:r w:rsidR="001B1D11">
        <w:t xml:space="preserve"> </w:t>
      </w:r>
      <w:del w:id="627" w:author="Microsoft Office User" w:date="2016-08-30T15:26:00Z">
        <w:r w:rsidR="001B1D11" w:rsidDel="00D54B1B">
          <w:delText>here</w:delText>
        </w:r>
        <w:r w:rsidR="009B4C95" w:rsidDel="00D54B1B">
          <w:delText xml:space="preserve"> </w:delText>
        </w:r>
      </w:del>
      <w:r w:rsidR="009B4C95">
        <w:t>is 1.41, which</w:t>
      </w:r>
      <w:r w:rsidR="00A567D9">
        <w:t xml:space="preserve"> suggests that</w:t>
      </w:r>
      <w:r w:rsidR="00853600">
        <w:t xml:space="preserve"> radium </w:t>
      </w:r>
      <w:proofErr w:type="gramStart"/>
      <w:r w:rsidR="00853600">
        <w:t xml:space="preserve">could </w:t>
      </w:r>
      <w:r w:rsidR="00853600">
        <w:lastRenderedPageBreak/>
        <w:t>e</w:t>
      </w:r>
      <w:r w:rsidR="009B4C95">
        <w:t>asily be displaced</w:t>
      </w:r>
      <w:proofErr w:type="gramEnd"/>
      <w:r w:rsidR="009B4C95">
        <w:t xml:space="preserve">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w:t>
      </w:r>
      <w:proofErr w:type="gramStart"/>
      <w:r>
        <w:t>Comparisons of typical surface site reactions reveal a different story, where</w:t>
      </w:r>
      <w:r w:rsidR="00162120">
        <w:t xml:space="preserve"> the</w:t>
      </w:r>
      <w:r>
        <w:t xml:space="preserve"> </w:t>
      </w:r>
      <w:ins w:id="628" w:author="Microsoft Office User" w:date="2016-08-30T15:27:00Z">
        <w:r w:rsidR="00D54B1B">
          <w:t xml:space="preserve">extent of </w:t>
        </w:r>
      </w:ins>
      <w:r>
        <w:t xml:space="preserve">radium </w:t>
      </w:r>
      <w:del w:id="629" w:author="Microsoft Office User" w:date="2016-08-30T15:28:00Z">
        <w:r w:rsidDel="00D54B1B">
          <w:delText xml:space="preserve">binding </w:delText>
        </w:r>
        <w:r w:rsidR="00162120" w:rsidDel="00D54B1B">
          <w:delText>found</w:delText>
        </w:r>
      </w:del>
      <w:ins w:id="630" w:author="Microsoft Office User" w:date="2016-08-30T15:28:00Z">
        <w:r w:rsidR="00D54B1B">
          <w:t xml:space="preserve">adsorption </w:t>
        </w:r>
        <w:r w:rsidR="004756A9">
          <w:t>in our study</w:t>
        </w:r>
      </w:ins>
      <w:r w:rsidR="00162120">
        <w:t xml:space="preserve"> </w:t>
      </w:r>
      <w:del w:id="631" w:author="Microsoft Office User" w:date="2016-08-30T15:28:00Z">
        <w:r w:rsidR="00162120" w:rsidDel="004756A9">
          <w:delText xml:space="preserve">here </w:delText>
        </w:r>
      </w:del>
      <w:r w:rsidR="00162120">
        <w:t>is</w:t>
      </w:r>
      <w:r>
        <w:t xml:space="preserve"> significantly </w:t>
      </w:r>
      <w:del w:id="632" w:author="Microsoft Office User" w:date="2016-08-30T15:27:00Z">
        <w:r w:rsidDel="00D54B1B">
          <w:delText xml:space="preserve">stronger </w:delText>
        </w:r>
      </w:del>
      <w:ins w:id="633" w:author="Microsoft Office User" w:date="2016-08-30T15:27:00Z">
        <w:r w:rsidR="00D54B1B">
          <w:t xml:space="preserve">more </w:t>
        </w:r>
        <w:commentRangeStart w:id="634"/>
        <w:commentRangeStart w:id="635"/>
        <w:r w:rsidR="00D54B1B">
          <w:t>extensive</w:t>
        </w:r>
        <w:commentRangeEnd w:id="634"/>
        <w:r w:rsidR="00D54B1B">
          <w:rPr>
            <w:rStyle w:val="CommentReference"/>
          </w:rPr>
          <w:commentReference w:id="634"/>
        </w:r>
      </w:ins>
      <w:commentRangeEnd w:id="635"/>
      <w:r w:rsidR="007638D7">
        <w:rPr>
          <w:rStyle w:val="CommentReference"/>
        </w:rPr>
        <w:commentReference w:id="635"/>
      </w:r>
      <w:ins w:id="636" w:author="Microsoft Office User" w:date="2016-08-30T15:27:00Z">
        <w:r w:rsidR="00D54B1B">
          <w:t xml:space="preserve"> </w:t>
        </w:r>
      </w:ins>
      <w:r>
        <w:t xml:space="preserve">than that </w:t>
      </w:r>
      <w:r w:rsidR="00162120">
        <w:t>found for</w:t>
      </w:r>
      <w:r>
        <w:t xml:space="preserve"> other </w:t>
      </w:r>
      <w:ins w:id="637" w:author="Microsoft Office User" w:date="2016-08-30T15:28:00Z">
        <w:r w:rsidR="004756A9">
          <w:t xml:space="preserve">potentially </w:t>
        </w:r>
      </w:ins>
      <w:r w:rsidR="00154DE2">
        <w:t xml:space="preserve">hazardous </w:t>
      </w:r>
      <w:r>
        <w:t>metals such as uranium, americium</w:t>
      </w:r>
      <w:r w:rsidR="00162120">
        <w:t>, manganese, and cadmium, though not as strong as that of tin</w:t>
      </w:r>
      <w:r w:rsidR="0099185A">
        <w:t xml:space="preserve">, </w:t>
      </w:r>
      <w:commentRangeStart w:id="638"/>
      <w:commentRangeStart w:id="639"/>
      <w:r w:rsidR="0099185A">
        <w:t>though with significantly fewer available surface sites</w:t>
      </w:r>
      <w:commentRangeEnd w:id="638"/>
      <w:r w:rsidR="004756A9">
        <w:rPr>
          <w:rStyle w:val="CommentReference"/>
        </w:rPr>
        <w:commentReference w:id="638"/>
      </w:r>
      <w:commentRangeEnd w:id="639"/>
      <w:r w:rsidR="007638D7">
        <w:rPr>
          <w:rStyle w:val="CommentReference"/>
        </w:rPr>
        <w:commentReference w:id="639"/>
      </w:r>
      <w:r w:rsidR="00162120">
        <w:t xml:space="preserve"> </w:t>
      </w:r>
      <w:proofErr w:type="gramEnd"/>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proofErr w:type="gramStart"/>
      <w:r w:rsidR="00162120">
        <w:t>.</w:t>
      </w:r>
      <w:proofErr w:type="gramEnd"/>
      <w:r w:rsidR="00162120">
        <w:t xml:space="preserve"> </w:t>
      </w:r>
      <w:r w:rsidR="00154DE2">
        <w:t>This suggests</w:t>
      </w:r>
      <w:del w:id="640" w:author="Microsoft Office User" w:date="2016-08-30T15:29:00Z">
        <w:r w:rsidR="00154DE2" w:rsidDel="004756A9">
          <w:delText xml:space="preserve"> therefore</w:delText>
        </w:r>
      </w:del>
      <w:r w:rsidR="00154DE2">
        <w:t xml:space="preserve">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18462856"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 xml:space="preserve">to the nature of the surface </w:t>
      </w:r>
      <w:proofErr w:type="gramStart"/>
      <w:r w:rsidR="00E17906">
        <w:t>being mo</w:t>
      </w:r>
      <w:r w:rsidR="00616231">
        <w:t>deled</w:t>
      </w:r>
      <w:proofErr w:type="gramEnd"/>
      <w:r w:rsidR="00616231">
        <w:t>, as can be seen in table 2</w:t>
      </w:r>
      <w:r w:rsidR="00D334CA">
        <w:t xml:space="preserve"> using a sulfur site instead of an oxygen site</w:t>
      </w:r>
      <w:r w:rsidR="00E17906">
        <w:t xml:space="preserve">. The data fit is acceptable for the experimental data, though it is not as good as for the montmorillonite or iron oxides, which indicates that a simple complexation model may not be sufficient to describe the observed behavior. Reactions with the protonated site </w:t>
      </w:r>
      <w:proofErr w:type="gramStart"/>
      <w:r w:rsidR="00E17906">
        <w:t>were considered</w:t>
      </w:r>
      <w:proofErr w:type="gramEnd"/>
      <w:r w:rsidR="00E17906">
        <w:t>, but</w:t>
      </w:r>
      <w:r w:rsidR="00D15281">
        <w:t xml:space="preserve"> did not fit the data</w:t>
      </w:r>
      <w:r w:rsidR="00E17906">
        <w:t xml:space="preserve">. The fitted reaction constant is also the lowest of all of the fitted reaction constants found here by multiple log K units, suggesting that pyrite is the weakest sorbent of all those considered here. This </w:t>
      </w:r>
      <w:proofErr w:type="gramStart"/>
      <w:r w:rsidR="00E17906">
        <w:t>is reinforced</w:t>
      </w:r>
      <w:proofErr w:type="gramEnd"/>
      <w:r w:rsidR="00E17906">
        <w:t xml:space="preserve"> by the observation of limited radium sorption over all pH ranges.</w:t>
      </w:r>
    </w:p>
    <w:p w14:paraId="3B1A432A" w14:textId="0E1E0A70"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w:t>
      </w:r>
      <w:proofErr w:type="spellStart"/>
      <w:r w:rsidR="000850CC">
        <w:t>unoxidized</w:t>
      </w:r>
      <w:proofErr w:type="spellEnd"/>
      <w:r w:rsidR="000850CC">
        <w:t xml:space="preserve">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del w:id="641" w:author="Microsoft Office User" w:date="2016-08-30T15:30:00Z">
        <w:r w:rsidR="003A3B64" w:rsidDel="004756A9">
          <w:delText>surface behavior</w:delText>
        </w:r>
      </w:del>
      <w:ins w:id="642" w:author="Microsoft Office User" w:date="2016-08-30T15:30:00Z">
        <w:r w:rsidR="004756A9">
          <w:t>chemical reactions at the mineral surface</w:t>
        </w:r>
      </w:ins>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this is a likely indication that </w:t>
      </w:r>
      <w:proofErr w:type="gramStart"/>
      <w:r w:rsidR="003A3B64">
        <w:t xml:space="preserve">the pyrite surface behavior </w:t>
      </w:r>
      <w:r w:rsidR="00D60248">
        <w:t>cannot be easily captured by a single surface complexation model</w:t>
      </w:r>
      <w:proofErr w:type="gramEnd"/>
      <w:r w:rsidR="00D60248">
        <w:t xml:space="preserve">, </w:t>
      </w:r>
      <w:r w:rsidR="003A3B64">
        <w:t>and better understanding is best gained through</w:t>
      </w:r>
      <w:ins w:id="643" w:author="Microsoft Office User" w:date="2016-08-30T15:31:00Z">
        <w:r w:rsidR="004756A9">
          <w:t xml:space="preserve"> direct measurement</w:t>
        </w:r>
        <w:commentRangeStart w:id="644"/>
        <w:commentRangeStart w:id="645"/>
        <w:r w:rsidR="004756A9">
          <w:t>;</w:t>
        </w:r>
      </w:ins>
      <w:r w:rsidR="003A3B64">
        <w:t xml:space="preserve"> x-ray </w:t>
      </w:r>
      <w:r w:rsidR="00D24816">
        <w:t>absorption</w:t>
      </w:r>
      <w:r w:rsidR="003A3B64">
        <w:t xml:space="preserve"> spectroscopic </w:t>
      </w:r>
      <w:r w:rsidR="00414B73">
        <w:t>study as has been done</w:t>
      </w:r>
      <w:r w:rsidR="003A3B64">
        <w:t xml:space="preserve"> with montmorillonite and iron oxides</w:t>
      </w:r>
      <w:commentRangeEnd w:id="644"/>
      <w:r w:rsidR="004756A9">
        <w:rPr>
          <w:rStyle w:val="CommentReference"/>
        </w:rPr>
        <w:commentReference w:id="644"/>
      </w:r>
      <w:commentRangeEnd w:id="645"/>
      <w:r w:rsidR="007638D7">
        <w:rPr>
          <w:rStyle w:val="CommentReference"/>
        </w:rPr>
        <w:commentReference w:id="645"/>
      </w:r>
      <w:r w:rsidR="003A3B64">
        <w:t>.</w:t>
      </w:r>
      <w:r w:rsidR="00D24816">
        <w:t xml:space="preserve"> Indeed, this</w:t>
      </w:r>
      <w:r w:rsidR="00AE5ED1">
        <w:t xml:space="preserve"> </w:t>
      </w:r>
      <w:r w:rsidR="00AE5ED1">
        <w:lastRenderedPageBreak/>
        <w:t>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r w:rsidR="009B0431">
        <w:t>Further characterization of the pyrite surface properties is necessary to better constrain radium behavior with the pyrite surface</w:t>
      </w:r>
      <w:r w:rsidR="00AE5ED1">
        <w:t>.</w:t>
      </w:r>
    </w:p>
    <w:p w14:paraId="2B735AB6" w14:textId="13B74679" w:rsidR="00525F81" w:rsidRDefault="00525F81" w:rsidP="00B53860">
      <w:pPr>
        <w:spacing w:line="360" w:lineRule="auto"/>
      </w:pPr>
      <w:r>
        <w:t>SECTION 3.3: IMPLICATIONS FOR RADIUM AS TRACER</w:t>
      </w:r>
      <w:r>
        <w:tab/>
      </w:r>
    </w:p>
    <w:p w14:paraId="0F9B1A4B" w14:textId="64B76860" w:rsidR="00B03733" w:rsidRDefault="00C702BC" w:rsidP="00B03733">
      <w:pPr>
        <w:spacing w:line="360" w:lineRule="auto"/>
        <w:ind w:firstLine="720"/>
      </w:pPr>
      <w:r>
        <w:t xml:space="preserve">The experimental results here confirm that iron oxides play a key role in retaining radium in natural environments, </w:t>
      </w:r>
      <w:ins w:id="646" w:author="Microsoft Office User" w:date="2016-08-30T15:35:00Z">
        <w:r w:rsidR="004756A9">
          <w:t xml:space="preserve">and differences observed in fitted thermodynamic constants with previously reported values highlight that </w:t>
        </w:r>
      </w:ins>
      <w:ins w:id="647" w:author="Microsoft Office User" w:date="2016-08-30T15:36:00Z">
        <w:r w:rsidR="004756A9">
          <w:t>variability</w:t>
        </w:r>
      </w:ins>
      <w:ins w:id="648" w:author="Microsoft Office User" w:date="2016-08-30T15:35:00Z">
        <w:r w:rsidR="004756A9">
          <w:t xml:space="preserve"> </w:t>
        </w:r>
      </w:ins>
      <w:ins w:id="649" w:author="Microsoft Office User" w:date="2016-08-30T15:36:00Z">
        <w:r w:rsidR="004756A9">
          <w:t xml:space="preserve">…. </w:t>
        </w:r>
      </w:ins>
      <w:ins w:id="650" w:author="Microsoft Office User" w:date="2016-08-30T15:35:00Z">
        <w:r w:rsidR="004756A9">
          <w:t xml:space="preserve"> </w:t>
        </w:r>
      </w:ins>
      <w:del w:id="651" w:author="Microsoft Office User" w:date="2016-08-30T15:37:00Z">
        <w:r w:rsidDel="004756A9">
          <w:delText>however</w:delText>
        </w:r>
      </w:del>
      <w:ins w:id="652" w:author="Microsoft Office User" w:date="2016-08-30T15:37:00Z">
        <w:r w:rsidR="004756A9">
          <w:t>Our results also</w:t>
        </w:r>
      </w:ins>
      <w:del w:id="653" w:author="Microsoft Office User" w:date="2016-08-30T15:37:00Z">
        <w:r w:rsidDel="004756A9">
          <w:delText>, they also</w:delText>
        </w:r>
      </w:del>
      <w:r>
        <w:t xml:space="preserve"> indicate that it is crucial to consider the role of </w:t>
      </w:r>
      <w:del w:id="654" w:author="Microsoft Office User" w:date="2016-08-30T15:32:00Z">
        <w:r w:rsidDel="004756A9">
          <w:delText>montmorillonites</w:delText>
        </w:r>
      </w:del>
      <w:ins w:id="655" w:author="Microsoft Office User" w:date="2016-08-30T15:32:00Z">
        <w:r w:rsidR="004756A9">
          <w:t>clay minerals</w:t>
        </w:r>
      </w:ins>
      <w:ins w:id="656" w:author="Microsoft Office User" w:date="2016-08-30T15:37:00Z">
        <w:r w:rsidR="004756A9">
          <w:t xml:space="preserve"> on the retention of Ra</w:t>
        </w:r>
      </w:ins>
      <w:ins w:id="657" w:author="Microsoft Office User" w:date="2016-08-30T15:32:00Z">
        <w:r w:rsidR="004756A9">
          <w:t xml:space="preserve">, particularly those with an </w:t>
        </w:r>
        <w:del w:id="658" w:author="Michael Chen" w:date="2016-08-30T17:25:00Z">
          <w:r w:rsidR="004756A9" w:rsidDel="009E3738">
            <w:delText>accessable</w:delText>
          </w:r>
        </w:del>
      </w:ins>
      <w:ins w:id="659" w:author="Michael Chen" w:date="2016-08-30T17:25:00Z">
        <w:r w:rsidR="009E3738">
          <w:t>accessible</w:t>
        </w:r>
      </w:ins>
      <w:ins w:id="660" w:author="Microsoft Office User" w:date="2016-08-30T15:32:00Z">
        <w:r w:rsidR="004756A9">
          <w:t xml:space="preserve"> interlayer such as the 2:1 montmorillonite studied here</w:t>
        </w:r>
      </w:ins>
      <w:ins w:id="661" w:author="Microsoft Office User" w:date="2016-08-30T15:37:00Z">
        <w:r w:rsidR="004756A9">
          <w:t xml:space="preserve">—here, Ra bound most extensively to </w:t>
        </w:r>
      </w:ins>
      <w:ins w:id="662" w:author="Microsoft Office User" w:date="2016-08-30T15:38:00Z">
        <w:r w:rsidR="00E724BE">
          <w:t xml:space="preserve">montmorillonite compared to all other minerals besides </w:t>
        </w:r>
        <w:proofErr w:type="spellStart"/>
        <w:r w:rsidR="00E724BE">
          <w:t>ferrihydrite</w:t>
        </w:r>
        <w:proofErr w:type="spellEnd"/>
        <w:r w:rsidR="00E724BE">
          <w:t xml:space="preserve"> at pH 9.0. </w:t>
        </w:r>
      </w:ins>
      <w:del w:id="663" w:author="Microsoft Office User" w:date="2016-08-30T15:38:00Z">
        <w:r w:rsidDel="00E724BE">
          <w:delText xml:space="preserve">, and other clays that have exchangeable cations in the inner layer, as they presented the most extensive sorbents of all the considered minerals. </w:delText>
        </w:r>
      </w:del>
      <w:r>
        <w:t xml:space="preserve">Pyrite showed minimal sorption at </w:t>
      </w:r>
      <w:proofErr w:type="gramStart"/>
      <w:r>
        <w:t>best,</w:t>
      </w:r>
      <w:proofErr w:type="gramEnd"/>
      <w:r>
        <w:t xml:space="preserve"> however, it may play a limited role in controlling sorption in anoxic environments, </w:t>
      </w:r>
      <w:del w:id="664" w:author="Microsoft Office User" w:date="2016-08-30T15:40:00Z">
        <w:r w:rsidDel="00E724BE">
          <w:delText xml:space="preserve">or </w:delText>
        </w:r>
      </w:del>
      <w:ins w:id="665" w:author="Microsoft Office User" w:date="2016-08-30T15:40:00Z">
        <w:r w:rsidR="00E724BE">
          <w:t xml:space="preserve">and may impart important controls on </w:t>
        </w:r>
      </w:ins>
      <w:ins w:id="666" w:author="Microsoft Office User" w:date="2016-08-30T15:41:00Z">
        <w:r w:rsidR="00E724BE">
          <w:t xml:space="preserve">Ra </w:t>
        </w:r>
      </w:ins>
      <w:ins w:id="667" w:author="Microsoft Office User" w:date="2016-08-30T15:40:00Z">
        <w:r w:rsidR="00E724BE">
          <w:t xml:space="preserve">mobility when </w:t>
        </w:r>
      </w:ins>
      <w:ins w:id="668" w:author="Microsoft Office User" w:date="2016-08-30T15:41:00Z">
        <w:r w:rsidR="00E724BE">
          <w:t>oxidation produces</w:t>
        </w:r>
      </w:ins>
      <w:del w:id="669" w:author="Microsoft Office User" w:date="2016-08-30T15:41:00Z">
        <w:r w:rsidDel="00E724BE">
          <w:delText>when</w:delText>
        </w:r>
      </w:del>
      <w:r>
        <w:t xml:space="preserve"> iron oxide coatings </w:t>
      </w:r>
      <w:ins w:id="670" w:author="Microsoft Office User" w:date="2016-08-30T15:41:00Z">
        <w:r w:rsidR="00E724BE">
          <w:t xml:space="preserve">on </w:t>
        </w:r>
      </w:ins>
      <w:del w:id="671" w:author="Microsoft Office User" w:date="2016-08-30T15:39:00Z">
        <w:r w:rsidDel="00E724BE">
          <w:delText xml:space="preserve">form on the </w:delText>
        </w:r>
      </w:del>
      <w:r>
        <w:t>pyrite surface</w:t>
      </w:r>
      <w:ins w:id="672" w:author="Microsoft Office User" w:date="2016-08-30T15:41:00Z">
        <w:r w:rsidR="00E724BE">
          <w:t>s</w:t>
        </w:r>
      </w:ins>
      <w:r>
        <w:t xml:space="preserve">. All of the observed minerals displayed some sensitivity to solution </w:t>
      </w:r>
      <w:proofErr w:type="spellStart"/>
      <w:r>
        <w:t>pH</w:t>
      </w:r>
      <w:r w:rsidR="00BA5039">
        <w:t>.</w:t>
      </w:r>
      <w:proofErr w:type="spellEnd"/>
      <w:r w:rsidR="00BA5039">
        <w:t xml:space="preserve"> Previous research also </w:t>
      </w:r>
      <w:proofErr w:type="spellStart"/>
      <w:r w:rsidR="00BA5039">
        <w:t>suggets</w:t>
      </w:r>
      <w:proofErr w:type="spellEnd"/>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commentRangeStart w:id="673"/>
      <w:commentRangeStart w:id="674"/>
      <w:r>
        <w:t>These complex interactions have significant implications for the use of radium as tracers in the natural environment for groundwater.</w:t>
      </w:r>
      <w:r w:rsidR="00140621">
        <w:t xml:space="preserve"> </w:t>
      </w:r>
      <w:commentRangeEnd w:id="673"/>
      <w:r w:rsidR="00E724BE">
        <w:rPr>
          <w:rStyle w:val="CommentReference"/>
        </w:rPr>
        <w:commentReference w:id="673"/>
      </w:r>
      <w:commentRangeEnd w:id="674"/>
      <w:r w:rsidR="009E3738">
        <w:rPr>
          <w:rStyle w:val="CommentReference"/>
        </w:rPr>
        <w:commentReference w:id="674"/>
      </w:r>
      <w:r w:rsidR="00140621">
        <w:t>Based on these results,</w:t>
      </w:r>
      <w:r>
        <w:t xml:space="preserve"> </w:t>
      </w:r>
      <w:r w:rsidR="00140621">
        <w:t>v</w:t>
      </w:r>
      <w:r>
        <w:t xml:space="preserve">ariations in the groundwater radium concentration </w:t>
      </w:r>
      <w:proofErr w:type="gramStart"/>
      <w:r w:rsidR="00D576C3">
        <w:t>are driven</w:t>
      </w:r>
      <w:proofErr w:type="gramEnd"/>
      <w:r w:rsidR="00D576C3">
        <w:t xml:space="preserve"> by local</w:t>
      </w:r>
      <w:r>
        <w:t xml:space="preserve"> shifts in pH or salinity, common in estuarine aquifers or</w:t>
      </w:r>
      <w:r w:rsidR="00140621">
        <w:t xml:space="preserve"> when high salinity produced waters leaked from hydraulic fracturing operations interact with </w:t>
      </w:r>
      <w:r w:rsidR="00D576C3">
        <w:t xml:space="preserve">low salinity </w:t>
      </w:r>
      <w:r w:rsidR="00140621">
        <w:t xml:space="preserve">local groundwater. </w:t>
      </w:r>
      <w:r w:rsidR="003A7A76">
        <w:t>T</w:t>
      </w:r>
      <w:r w:rsidR="00B03733">
        <w:t>he composition of a given water’s salinity will also</w:t>
      </w:r>
      <w:r w:rsidR="003A7A76">
        <w:t xml:space="preserve"> likely</w:t>
      </w:r>
      <w:r w:rsidR="00B03733">
        <w:t xml:space="preserve"> have an impact on the retention of radium on the mineral surfaces of the aquifers</w:t>
      </w:r>
      <w:r w:rsidR="003A7A76">
        <w:t xml:space="preserve"> based on the different results for various metals</w:t>
      </w:r>
      <w:r w:rsidR="00B03733">
        <w:t>.</w:t>
      </w:r>
    </w:p>
    <w:p w14:paraId="28FC700C" w14:textId="07187828" w:rsidR="00B03733" w:rsidRDefault="00C61D38" w:rsidP="00B53860">
      <w:pPr>
        <w:spacing w:line="360" w:lineRule="auto"/>
        <w:ind w:firstLine="720"/>
      </w:pPr>
      <w:r>
        <w:t xml:space="preserve">The surface complexation constants fitted from the experimental data are largest for </w:t>
      </w:r>
      <w:proofErr w:type="gramStart"/>
      <w:r>
        <w:t>sodium montmorillonite surface sites</w:t>
      </w:r>
      <w:proofErr w:type="gramEnd"/>
      <w:r>
        <w:t xml:space="preserve">, followed by </w:t>
      </w:r>
      <w:proofErr w:type="spellStart"/>
      <w:r>
        <w:t>ferrihydrite</w:t>
      </w:r>
      <w:proofErr w:type="spellEnd"/>
      <w:r>
        <w:t>, goethite, and then pyrite.</w:t>
      </w:r>
      <w:r w:rsidR="00031E93">
        <w:t xml:space="preserve"> Montmorillonite also required an </w:t>
      </w:r>
      <w:ins w:id="675" w:author="Microsoft Office User" w:date="2016-08-30T15:42:00Z">
        <w:r w:rsidR="00E724BE">
          <w:t xml:space="preserve">(interlayer) </w:t>
        </w:r>
      </w:ins>
      <w:r w:rsidR="00031E93">
        <w:t xml:space="preserve">exchange reaction, which </w:t>
      </w:r>
      <w:ins w:id="676" w:author="Microsoft Office User" w:date="2016-08-30T15:42:00Z">
        <w:r w:rsidR="00E724BE">
          <w:t xml:space="preserve">was </w:t>
        </w:r>
      </w:ins>
      <w:del w:id="677" w:author="Microsoft Office User" w:date="2016-08-30T15:42:00Z">
        <w:r w:rsidR="00031E93" w:rsidDel="00E724BE">
          <w:delText xml:space="preserve">provided </w:delText>
        </w:r>
      </w:del>
      <w:r w:rsidR="00031E93">
        <w:t>the dominant</w:t>
      </w:r>
      <w:ins w:id="678" w:author="Microsoft Office User" w:date="2016-08-30T15:43:00Z">
        <w:r w:rsidR="00E724BE">
          <w:t xml:space="preserve"> retention mechanism</w:t>
        </w:r>
      </w:ins>
      <w:del w:id="679" w:author="Microsoft Office User" w:date="2016-08-30T15:43:00Z">
        <w:r w:rsidR="00031E93" w:rsidDel="00E724BE">
          <w:delText xml:space="preserve"> mechanism for sorbing radium with montmorillonite</w:delText>
        </w:r>
      </w:del>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4779EF09" w:rsidR="00140621" w:rsidRDefault="00B03733" w:rsidP="00B53860">
      <w:pPr>
        <w:spacing w:line="360" w:lineRule="auto"/>
        <w:ind w:firstLine="720"/>
      </w:pPr>
      <w:r>
        <w:lastRenderedPageBreak/>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del w:id="680" w:author="Microsoft Office User" w:date="2016-08-30T15:44:00Z">
        <w:r w:rsidR="009752E8" w:rsidDel="00E724BE">
          <w:delText xml:space="preserve">Overall, </w:delText>
        </w:r>
      </w:del>
      <w:ins w:id="681" w:author="Microsoft Office User" w:date="2016-08-30T15:44:00Z">
        <w:r w:rsidR="00E724BE">
          <w:t xml:space="preserve">Previous </w:t>
        </w:r>
      </w:ins>
      <w:r w:rsidR="009752E8">
        <w:t>s</w:t>
      </w:r>
      <w:r w:rsidR="00737E14">
        <w:t>tudies of radium behavior in batch</w:t>
      </w:r>
      <w:r w:rsidR="00E71196">
        <w:t xml:space="preserve"> </w:t>
      </w:r>
      <w:del w:id="682" w:author="Microsoft Office User" w:date="2016-08-30T15:44:00Z">
        <w:r w:rsidR="00E71196" w:rsidDel="00E724BE">
          <w:delText>reactors</w:delText>
        </w:r>
        <w:r w:rsidR="00737E14" w:rsidDel="00E724BE">
          <w:delText xml:space="preserve"> </w:delText>
        </w:r>
      </w:del>
      <w:ins w:id="683" w:author="Microsoft Office User" w:date="2016-08-30T15:44:00Z">
        <w:r w:rsidR="00E724BE">
          <w:t xml:space="preserve">systems </w:t>
        </w:r>
      </w:ins>
      <w:del w:id="684" w:author="Microsoft Office User" w:date="2016-08-30T15:44:00Z">
        <w:r w:rsidR="00737E14" w:rsidDel="00E724BE">
          <w:delText>so far have</w:delText>
        </w:r>
      </w:del>
      <w:ins w:id="685" w:author="Microsoft Office User" w:date="2016-08-30T15:44:00Z">
        <w:r w:rsidR="00E724BE">
          <w:t>has</w:t>
        </w:r>
      </w:ins>
      <w:r w:rsidR="00737E14">
        <w:t xml:space="preserve"> provided a first basis with which to develop these models of transport, and this work contributes </w:t>
      </w:r>
      <w:r w:rsidR="001806A6">
        <w:t>to these models</w:t>
      </w:r>
      <w:r w:rsidR="00737E14">
        <w:t xml:space="preserve"> by highlighting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2F58CB33" w14:textId="1751EF20" w:rsidR="00567F2A" w:rsidRPr="00567F2A" w:rsidRDefault="00F563F7" w:rsidP="00567F2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67F2A" w:rsidRPr="00567F2A">
        <w:rPr>
          <w:rFonts w:ascii="Calibri" w:hAnsi="Calibri" w:cs="Times New Roman"/>
          <w:noProof/>
          <w:szCs w:val="24"/>
        </w:rPr>
        <w:t xml:space="preserve">Ames, L. L. (1983). Sorption of Trace Constituents from Aqueous Solutions onto Secondary Minerals. I. Uranium. </w:t>
      </w:r>
      <w:r w:rsidR="00567F2A" w:rsidRPr="00567F2A">
        <w:rPr>
          <w:rFonts w:ascii="Calibri" w:hAnsi="Calibri" w:cs="Times New Roman"/>
          <w:i/>
          <w:iCs/>
          <w:noProof/>
          <w:szCs w:val="24"/>
        </w:rPr>
        <w:t>Clays and Clay Minerals</w:t>
      </w:r>
      <w:r w:rsidR="00567F2A" w:rsidRPr="00567F2A">
        <w:rPr>
          <w:rFonts w:ascii="Calibri" w:hAnsi="Calibri" w:cs="Times New Roman"/>
          <w:noProof/>
          <w:szCs w:val="24"/>
        </w:rPr>
        <w:t xml:space="preserve">, </w:t>
      </w:r>
      <w:r w:rsidR="00567F2A" w:rsidRPr="00567F2A">
        <w:rPr>
          <w:rFonts w:ascii="Calibri" w:hAnsi="Calibri" w:cs="Times New Roman"/>
          <w:i/>
          <w:iCs/>
          <w:noProof/>
          <w:szCs w:val="24"/>
        </w:rPr>
        <w:t>31</w:t>
      </w:r>
      <w:r w:rsidR="00567F2A" w:rsidRPr="00567F2A">
        <w:rPr>
          <w:rFonts w:ascii="Calibri" w:hAnsi="Calibri" w:cs="Times New Roman"/>
          <w:noProof/>
          <w:szCs w:val="24"/>
        </w:rPr>
        <w:t>(5), 321–334. doi:10.1346/CCMN.1983.0310501</w:t>
      </w:r>
    </w:p>
    <w:p w14:paraId="7C7841B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mes, L., McGarrah, J., &amp; Walker, B. (1983). Sorption of trace constituents from aqueous solutions onto secondary minerals. II. Radium. </w:t>
      </w:r>
      <w:r w:rsidRPr="00567F2A">
        <w:rPr>
          <w:rFonts w:ascii="Calibri" w:hAnsi="Calibri" w:cs="Times New Roman"/>
          <w:i/>
          <w:iCs/>
          <w:noProof/>
          <w:szCs w:val="24"/>
        </w:rPr>
        <w:t>Clays and Clay Minerals</w:t>
      </w:r>
      <w:r w:rsidRPr="00567F2A">
        <w:rPr>
          <w:rFonts w:ascii="Calibri" w:hAnsi="Calibri" w:cs="Times New Roman"/>
          <w:noProof/>
          <w:szCs w:val="24"/>
        </w:rPr>
        <w:t xml:space="preserve">, </w:t>
      </w:r>
      <w:r w:rsidRPr="00567F2A">
        <w:rPr>
          <w:rFonts w:ascii="Calibri" w:hAnsi="Calibri" w:cs="Times New Roman"/>
          <w:i/>
          <w:iCs/>
          <w:noProof/>
          <w:szCs w:val="24"/>
        </w:rPr>
        <w:t>31</w:t>
      </w:r>
      <w:r w:rsidRPr="00567F2A">
        <w:rPr>
          <w:rFonts w:ascii="Calibri" w:hAnsi="Calibri" w:cs="Times New Roman"/>
          <w:noProof/>
          <w:szCs w:val="24"/>
        </w:rPr>
        <w:t>(5), 335–342. Retrieved from http://www.clays.org/journal/archive/volume 31/31-5-335.pdf</w:t>
      </w:r>
    </w:p>
    <w:p w14:paraId="2C7DC95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xe, L., Bunker, G. B., Anderson, P. R., &amp; Tyson, T. a. (1998). An XAFS analysis of strontium at the hydrous ferric oxide su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199</w:t>
      </w:r>
      <w:r w:rsidRPr="00567F2A">
        <w:rPr>
          <w:rFonts w:ascii="Calibri" w:hAnsi="Calibri" w:cs="Times New Roman"/>
          <w:noProof/>
          <w:szCs w:val="24"/>
        </w:rPr>
        <w:t>(1), 44–52. doi:10.1006/jcis.1997.5347</w:t>
      </w:r>
    </w:p>
    <w:p w14:paraId="70A11F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6), 2562–9. doi:10.1021/es304638h</w:t>
      </w:r>
    </w:p>
    <w:p w14:paraId="703C0A3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 E. (2006). Adsorption behavior of strontium on binary mineral mixtures of Montmorillonite and Kaolinite, </w:t>
      </w:r>
      <w:r w:rsidRPr="00567F2A">
        <w:rPr>
          <w:rFonts w:ascii="Calibri" w:hAnsi="Calibri" w:cs="Times New Roman"/>
          <w:i/>
          <w:iCs/>
          <w:noProof/>
          <w:szCs w:val="24"/>
        </w:rPr>
        <w:t>64</w:t>
      </w:r>
      <w:r w:rsidRPr="00567F2A">
        <w:rPr>
          <w:rFonts w:ascii="Calibri" w:hAnsi="Calibri" w:cs="Times New Roman"/>
          <w:noProof/>
          <w:szCs w:val="24"/>
        </w:rPr>
        <w:t>, 957–964. doi:10.1016/j.apradiso.2006.03.008</w:t>
      </w:r>
    </w:p>
    <w:p w14:paraId="4A6005F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sot, S., Stammose, D., &amp; Benitah, S. (2005). Radium behaviour during ferric oxi-hydroxides ageing. </w:t>
      </w:r>
      <w:r w:rsidRPr="00567F2A">
        <w:rPr>
          <w:rFonts w:ascii="Calibri" w:hAnsi="Calibri" w:cs="Times New Roman"/>
          <w:i/>
          <w:iCs/>
          <w:noProof/>
          <w:szCs w:val="24"/>
        </w:rPr>
        <w:t>Radioprotection</w:t>
      </w:r>
      <w:r w:rsidRPr="00567F2A">
        <w:rPr>
          <w:rFonts w:ascii="Calibri" w:hAnsi="Calibri" w:cs="Times New Roman"/>
          <w:noProof/>
          <w:szCs w:val="24"/>
        </w:rPr>
        <w:t xml:space="preserve">, </w:t>
      </w:r>
      <w:r w:rsidRPr="00567F2A">
        <w:rPr>
          <w:rFonts w:ascii="Calibri" w:hAnsi="Calibri" w:cs="Times New Roman"/>
          <w:i/>
          <w:iCs/>
          <w:noProof/>
          <w:szCs w:val="24"/>
        </w:rPr>
        <w:t>40</w:t>
      </w:r>
      <w:r w:rsidRPr="00567F2A">
        <w:rPr>
          <w:rFonts w:ascii="Calibri" w:hAnsi="Calibri" w:cs="Times New Roman"/>
          <w:noProof/>
          <w:szCs w:val="24"/>
        </w:rPr>
        <w:t>, S277–S283. doi:10.1051/radiopro:2005s1-042</w:t>
      </w:r>
    </w:p>
    <w:p w14:paraId="60D2B56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ck, A. J., &amp; Cochran, M. a. (2013). Controls on solid-solution partitioning of radium in saturated marine sands.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56</w:t>
      </w:r>
      <w:r w:rsidRPr="00567F2A">
        <w:rPr>
          <w:rFonts w:ascii="Calibri" w:hAnsi="Calibri" w:cs="Times New Roman"/>
          <w:noProof/>
          <w:szCs w:val="24"/>
        </w:rPr>
        <w:t>, 38–48. doi:10.1016/j.marchem.2013.01.008</w:t>
      </w:r>
    </w:p>
    <w:p w14:paraId="0E86A3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neš, P., Strejc, P., Lukavec, Z., &amp; Borovec, Z. (1984). Interaction of radium with freshwater sediments and their mineral components. I. </w:t>
      </w:r>
      <w:r w:rsidRPr="00567F2A">
        <w:rPr>
          <w:rFonts w:ascii="Calibri" w:hAnsi="Calibri" w:cs="Times New Roman"/>
          <w:i/>
          <w:iCs/>
          <w:noProof/>
          <w:szCs w:val="24"/>
        </w:rPr>
        <w:t>Journal of Radioanalytical and Nuclear Chemistry Articles</w:t>
      </w:r>
      <w:r w:rsidRPr="00567F2A">
        <w:rPr>
          <w:rFonts w:ascii="Calibri" w:hAnsi="Calibri" w:cs="Times New Roman"/>
          <w:noProof/>
          <w:szCs w:val="24"/>
        </w:rPr>
        <w:t xml:space="preserve">, </w:t>
      </w:r>
      <w:r w:rsidRPr="00567F2A">
        <w:rPr>
          <w:rFonts w:ascii="Calibri" w:hAnsi="Calibri" w:cs="Times New Roman"/>
          <w:i/>
          <w:iCs/>
          <w:noProof/>
          <w:szCs w:val="24"/>
        </w:rPr>
        <w:t>82</w:t>
      </w:r>
      <w:r w:rsidRPr="00567F2A">
        <w:rPr>
          <w:rFonts w:ascii="Calibri" w:hAnsi="Calibri" w:cs="Times New Roman"/>
          <w:noProof/>
          <w:szCs w:val="24"/>
        </w:rPr>
        <w:t>(2), 275–285. doi:10.1007/BF02037050</w:t>
      </w:r>
    </w:p>
    <w:p w14:paraId="5E296FF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3), 2325–2334. doi:10.1016/S0016-7037(02)00841-4</w:t>
      </w:r>
    </w:p>
    <w:p w14:paraId="76B8BBC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4), 875–892. doi:10.1016/j.gca.2004.07.020</w:t>
      </w:r>
    </w:p>
    <w:p w14:paraId="2807CC5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Baeyens, B., Geckeis, H., &amp; Rabung, T. (2005). Sorption of Eu(III)/Cm(III) on Ca-montmorillonite and Na-illite. Part 2: Surface complexation modelling.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23), 5403–5412. doi:10.1016/j.gca.2005.06.031</w:t>
      </w:r>
    </w:p>
    <w:p w14:paraId="4E369E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urnett, B., Chanton, J., Christoff, J., Kontar, E., Krupa, S., Lambert, M., … Taniguchi, M. (2002). Assessing methodologies for measuring groundwater discharge to the ocean. </w:t>
      </w:r>
      <w:r w:rsidRPr="00567F2A">
        <w:rPr>
          <w:rFonts w:ascii="Calibri" w:hAnsi="Calibri" w:cs="Times New Roman"/>
          <w:i/>
          <w:iCs/>
          <w:noProof/>
          <w:szCs w:val="24"/>
        </w:rPr>
        <w:t>Eos, Transactions American Geophysical Union</w:t>
      </w:r>
      <w:r w:rsidRPr="00567F2A">
        <w:rPr>
          <w:rFonts w:ascii="Calibri" w:hAnsi="Calibri" w:cs="Times New Roman"/>
          <w:noProof/>
          <w:szCs w:val="24"/>
        </w:rPr>
        <w:t xml:space="preserve">, </w:t>
      </w:r>
      <w:r w:rsidRPr="00567F2A">
        <w:rPr>
          <w:rFonts w:ascii="Calibri" w:hAnsi="Calibri" w:cs="Times New Roman"/>
          <w:i/>
          <w:iCs/>
          <w:noProof/>
          <w:szCs w:val="24"/>
        </w:rPr>
        <w:t>83</w:t>
      </w:r>
      <w:r w:rsidRPr="00567F2A">
        <w:rPr>
          <w:rFonts w:ascii="Calibri" w:hAnsi="Calibri" w:cs="Times New Roman"/>
          <w:noProof/>
          <w:szCs w:val="24"/>
        </w:rPr>
        <w:t>(11), 117. doi:10.1029/2002EO000069</w:t>
      </w:r>
    </w:p>
    <w:p w14:paraId="2059B2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Carroll, S. a, Roberts, S. K., Criscenti, L. J., &amp; O’Day, P. a. (2008). Surface complexation model for strontium sorption to amorphous silica and goethite. </w:t>
      </w:r>
      <w:r w:rsidRPr="00567F2A">
        <w:rPr>
          <w:rFonts w:ascii="Calibri" w:hAnsi="Calibri" w:cs="Times New Roman"/>
          <w:i/>
          <w:iCs/>
          <w:noProof/>
          <w:szCs w:val="24"/>
        </w:rPr>
        <w:t>Geochemical Transactions</w:t>
      </w:r>
      <w:r w:rsidRPr="00567F2A">
        <w:rPr>
          <w:rFonts w:ascii="Calibri" w:hAnsi="Calibri" w:cs="Times New Roman"/>
          <w:noProof/>
          <w:szCs w:val="24"/>
        </w:rPr>
        <w:t xml:space="preserve">, </w:t>
      </w:r>
      <w:r w:rsidRPr="00567F2A">
        <w:rPr>
          <w:rFonts w:ascii="Calibri" w:hAnsi="Calibri" w:cs="Times New Roman"/>
          <w:i/>
          <w:iCs/>
          <w:noProof/>
          <w:szCs w:val="24"/>
        </w:rPr>
        <w:t>9</w:t>
      </w:r>
      <w:r w:rsidRPr="00567F2A">
        <w:rPr>
          <w:rFonts w:ascii="Calibri" w:hAnsi="Calibri" w:cs="Times New Roman"/>
          <w:noProof/>
          <w:szCs w:val="24"/>
        </w:rPr>
        <w:t>, 2. doi:10.1186/1467-4866-9-2</w:t>
      </w:r>
    </w:p>
    <w:p w14:paraId="2C168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ixit, S., &amp; Hering, J. G. (2003). Comparison of arsenic(V) and arsenic(III) sorption onto iron oxide minerals: implications for arsenic mobility.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37</w:t>
      </w:r>
      <w:r w:rsidRPr="00567F2A">
        <w:rPr>
          <w:rFonts w:ascii="Calibri" w:hAnsi="Calibri" w:cs="Times New Roman"/>
          <w:noProof/>
          <w:szCs w:val="24"/>
        </w:rPr>
        <w:t>(18), 4182–9. Retrieved from http://www.ncbi.nlm.nih.gov/pubmed/14524451</w:t>
      </w:r>
    </w:p>
    <w:p w14:paraId="7840013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zombak, D., &amp; Morel, F. (1990). </w:t>
      </w:r>
      <w:r w:rsidRPr="00567F2A">
        <w:rPr>
          <w:rFonts w:ascii="Calibri" w:hAnsi="Calibri" w:cs="Times New Roman"/>
          <w:i/>
          <w:iCs/>
          <w:noProof/>
          <w:szCs w:val="24"/>
        </w:rPr>
        <w:t>Surface Complexation Modeling: Hydrous Ferric Oxide</w:t>
      </w:r>
      <w:r w:rsidRPr="00567F2A">
        <w:rPr>
          <w:rFonts w:ascii="Calibri" w:hAnsi="Calibri" w:cs="Times New Roman"/>
          <w:noProof/>
          <w:szCs w:val="24"/>
        </w:rPr>
        <w:t>. New York, NY: Wiley.</w:t>
      </w:r>
    </w:p>
    <w:p w14:paraId="4A7C0D13"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5</w:t>
      </w:r>
      <w:r w:rsidRPr="00567F2A">
        <w:rPr>
          <w:rFonts w:ascii="Calibri" w:hAnsi="Calibri" w:cs="Times New Roman"/>
          <w:noProof/>
          <w:szCs w:val="24"/>
        </w:rPr>
        <w:t>, 154–165. doi:10.1006/jcis.2000.6756</w:t>
      </w:r>
    </w:p>
    <w:p w14:paraId="140E674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senko, S., Carvalho, F., Martin, P., Moore, W. S., &amp; Yankovich, T. (2014). </w:t>
      </w:r>
      <w:r w:rsidRPr="00567F2A">
        <w:rPr>
          <w:rFonts w:ascii="Calibri" w:hAnsi="Calibri" w:cs="Times New Roman"/>
          <w:i/>
          <w:iCs/>
          <w:noProof/>
          <w:szCs w:val="24"/>
        </w:rPr>
        <w:t>Radium in the Environment</w:t>
      </w:r>
      <w:r w:rsidRPr="00567F2A">
        <w:rPr>
          <w:rFonts w:ascii="Calibri" w:hAnsi="Calibri" w:cs="Times New Roman"/>
          <w:noProof/>
          <w:szCs w:val="24"/>
        </w:rPr>
        <w:t xml:space="preserve">. </w:t>
      </w:r>
      <w:r w:rsidRPr="00567F2A">
        <w:rPr>
          <w:rFonts w:ascii="Calibri" w:hAnsi="Calibri" w:cs="Times New Roman"/>
          <w:i/>
          <w:iCs/>
          <w:noProof/>
          <w:szCs w:val="24"/>
        </w:rPr>
        <w:t>The Environmental Behavior of Radium</w:t>
      </w:r>
      <w:r w:rsidRPr="00567F2A">
        <w:rPr>
          <w:rFonts w:ascii="Calibri" w:hAnsi="Calibri" w:cs="Times New Roman"/>
          <w:noProof/>
          <w:szCs w:val="24"/>
        </w:rPr>
        <w:t>.</w:t>
      </w:r>
    </w:p>
    <w:p w14:paraId="079BB17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nneea, M. E., Morris, P. J., Dulaiova, H., &amp; Charette, M. a. (2008). New perspectives on radium behavior within a subterranean estuary.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09</w:t>
      </w:r>
      <w:r w:rsidRPr="00567F2A">
        <w:rPr>
          <w:rFonts w:ascii="Calibri" w:hAnsi="Calibri" w:cs="Times New Roman"/>
          <w:noProof/>
          <w:szCs w:val="24"/>
        </w:rPr>
        <w:t>(3-4), 250–267. doi:10.1016/j.marchem.2007.12.002</w:t>
      </w:r>
    </w:p>
    <w:p w14:paraId="7AF3999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rgeon, L. (1994). </w:t>
      </w:r>
      <w:r w:rsidRPr="00567F2A">
        <w:rPr>
          <w:rFonts w:ascii="Calibri" w:hAnsi="Calibri" w:cs="Times New Roman"/>
          <w:i/>
          <w:iCs/>
          <w:noProof/>
          <w:szCs w:val="24"/>
        </w:rPr>
        <w:t>Contribution à la Modélisation Physico-Chimique de la Retention de Radioéléments à Vie Longue par des Matériaux Argileux</w:t>
      </w:r>
      <w:r w:rsidRPr="00567F2A">
        <w:rPr>
          <w:rFonts w:ascii="Calibri" w:hAnsi="Calibri" w:cs="Times New Roman"/>
          <w:noProof/>
          <w:szCs w:val="24"/>
        </w:rPr>
        <w:t>. Universite Paris.</w:t>
      </w:r>
    </w:p>
    <w:p w14:paraId="6E58FA2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eeman, D. J., Rose, A. W., Washington, J. W., Dobos, R. R., &amp; Ciolkosz, E. J. (1999). Geochemistry of radium in soils of the Eastern United State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14</w:t>
      </w:r>
      <w:r w:rsidRPr="00567F2A">
        <w:rPr>
          <w:rFonts w:ascii="Calibri" w:hAnsi="Calibri" w:cs="Times New Roman"/>
          <w:noProof/>
          <w:szCs w:val="24"/>
        </w:rPr>
        <w:t>(3), 365–385. doi:10.1016/S0883-2927(98)00059-6</w:t>
      </w:r>
    </w:p>
    <w:p w14:paraId="66813CA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 85–94. doi:10.1016/j.apgeochem.2014.12.017</w:t>
      </w:r>
    </w:p>
    <w:p w14:paraId="07018D9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567F2A">
        <w:rPr>
          <w:rFonts w:ascii="Calibri" w:hAnsi="Calibri" w:cs="Times New Roman"/>
          <w:i/>
          <w:iCs/>
          <w:noProof/>
          <w:szCs w:val="24"/>
        </w:rPr>
        <w:t>Radiochimica Acta</w:t>
      </w:r>
      <w:r w:rsidRPr="00567F2A">
        <w:rPr>
          <w:rFonts w:ascii="Calibri" w:hAnsi="Calibri" w:cs="Times New Roman"/>
          <w:noProof/>
          <w:szCs w:val="24"/>
        </w:rPr>
        <w:t xml:space="preserve">, </w:t>
      </w:r>
      <w:r w:rsidRPr="00567F2A">
        <w:rPr>
          <w:rFonts w:ascii="Calibri" w:hAnsi="Calibri" w:cs="Times New Roman"/>
          <w:i/>
          <w:iCs/>
          <w:noProof/>
          <w:szCs w:val="24"/>
        </w:rPr>
        <w:t>252</w:t>
      </w:r>
      <w:r w:rsidRPr="00567F2A">
        <w:rPr>
          <w:rFonts w:ascii="Calibri" w:hAnsi="Calibri" w:cs="Times New Roman"/>
          <w:noProof/>
          <w:szCs w:val="24"/>
        </w:rPr>
        <w:t>(3-4), 247–252. doi:10.1524/ract.1994.64.34.247</w:t>
      </w:r>
    </w:p>
    <w:p w14:paraId="61A1C467"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Hughes, A. L. H., Wilson, A. M., &amp; Moore, W. S. (2015). Groundwater transport and radium variability in coastal porewaters. </w:t>
      </w:r>
      <w:r w:rsidRPr="00567F2A">
        <w:rPr>
          <w:rFonts w:ascii="Calibri" w:hAnsi="Calibri" w:cs="Times New Roman"/>
          <w:i/>
          <w:iCs/>
          <w:noProof/>
          <w:szCs w:val="24"/>
        </w:rPr>
        <w:t>Estuarine, Coastal and Shelf Science</w:t>
      </w:r>
      <w:r w:rsidRPr="00567F2A">
        <w:rPr>
          <w:rFonts w:ascii="Calibri" w:hAnsi="Calibri" w:cs="Times New Roman"/>
          <w:noProof/>
          <w:szCs w:val="24"/>
        </w:rPr>
        <w:t xml:space="preserve">, </w:t>
      </w:r>
      <w:r w:rsidRPr="00567F2A">
        <w:rPr>
          <w:rFonts w:ascii="Calibri" w:hAnsi="Calibri" w:cs="Times New Roman"/>
          <w:i/>
          <w:iCs/>
          <w:noProof/>
          <w:szCs w:val="24"/>
        </w:rPr>
        <w:t>164</w:t>
      </w:r>
      <w:r w:rsidRPr="00567F2A">
        <w:rPr>
          <w:rFonts w:ascii="Calibri" w:hAnsi="Calibri" w:cs="Times New Roman"/>
          <w:noProof/>
          <w:szCs w:val="24"/>
        </w:rPr>
        <w:t>, 94–104. doi:10.1016/j.ecss.2015.06.005</w:t>
      </w:r>
    </w:p>
    <w:p w14:paraId="15F8888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Jones, M. J., Butchins, L. J., Charnock, J. M., Pattrick, R. a D., Small, J. S., Vaughan, D. J., … Livens, F. R. (2011). Reactions of radium and barium with the surfaces of carbonate mineral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26</w:t>
      </w:r>
      <w:r w:rsidRPr="00567F2A">
        <w:rPr>
          <w:rFonts w:ascii="Calibri" w:hAnsi="Calibri" w:cs="Times New Roman"/>
          <w:noProof/>
          <w:szCs w:val="24"/>
        </w:rPr>
        <w:t>(7), 1231–1238. doi:10.1016/j.apgeochem.2011.04.012</w:t>
      </w:r>
    </w:p>
    <w:p w14:paraId="7A994B3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lute, A., Kunze, G. W., &amp; Dixon, J. B. (1986). Pretreatment for Mineralogical Analysis. In </w:t>
      </w:r>
      <w:r w:rsidRPr="00567F2A">
        <w:rPr>
          <w:rFonts w:ascii="Calibri" w:hAnsi="Calibri" w:cs="Times New Roman"/>
          <w:i/>
          <w:iCs/>
          <w:noProof/>
          <w:szCs w:val="24"/>
        </w:rPr>
        <w:t>Methods of Soil Analysis Part 1 - Physical and Mineralogical Methods</w:t>
      </w:r>
      <w:r w:rsidRPr="00567F2A">
        <w:rPr>
          <w:rFonts w:ascii="Calibri" w:hAnsi="Calibri" w:cs="Times New Roman"/>
          <w:noProof/>
          <w:szCs w:val="24"/>
        </w:rPr>
        <w:t>. Soil Science Society of America, American Society of Agronomy. doi:10.2136/sssabookser5.1.2ed.c5</w:t>
      </w:r>
    </w:p>
    <w:p w14:paraId="65E8AB4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ornicker, W. A., &amp; Morse, J. W. (1991). Interactions of divalent cations with the surface of pyrit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8), 2159–2171. doi:10.1016/0016-7037(91)90094-L</w:t>
      </w:r>
    </w:p>
    <w:p w14:paraId="2A003C6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raepiel, A., Keiler, K. C., &amp; Morel, F. M. M. (1999). A Model for Metal Adsorption on Montmorillonit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10</w:t>
      </w:r>
      <w:r w:rsidRPr="00567F2A">
        <w:rPr>
          <w:rFonts w:ascii="Calibri" w:hAnsi="Calibri" w:cs="Times New Roman"/>
          <w:noProof/>
          <w:szCs w:val="24"/>
        </w:rPr>
        <w:t>(1), 43–54. doi:10.1006/jcis.1998.5947</w:t>
      </w:r>
    </w:p>
    <w:p w14:paraId="66193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mbert, M. J., &amp; Burnett, W. C. (2003). Submarine groundwater discharge estimates at a Florida coastal site based on continuous radon measurement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2), 55–73. doi:10.1023/B:BIOG.0000006057.63478.fa</w:t>
      </w:r>
    </w:p>
    <w:p w14:paraId="6F7200F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uer, N., &amp; Vengosh, A. (2016). Age Dating Oil and Gas Wastewater Spills Using Radium Isotopes and Their Decay Products in Impacted Soil and Sediment. </w:t>
      </w:r>
      <w:r w:rsidRPr="00567F2A">
        <w:rPr>
          <w:rFonts w:ascii="Calibri" w:hAnsi="Calibri" w:cs="Times New Roman"/>
          <w:i/>
          <w:iCs/>
          <w:noProof/>
          <w:szCs w:val="24"/>
        </w:rPr>
        <w:t>Environmental Science &amp; Technology Letters</w:t>
      </w:r>
      <w:r w:rsidRPr="00567F2A">
        <w:rPr>
          <w:rFonts w:ascii="Calibri" w:hAnsi="Calibri" w:cs="Times New Roman"/>
          <w:noProof/>
          <w:szCs w:val="24"/>
        </w:rPr>
        <w:t>, acs.estlett.6b00118. doi:10.1021/acs.estlett.6b00118</w:t>
      </w:r>
    </w:p>
    <w:p w14:paraId="039BCB1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oore, W. S. (2003). Sources and fluxes of submarine groundwater discharge delineated by radium isotope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 75–93. doi:10.1023/B:BIOG.0000006065.77764.a0</w:t>
      </w:r>
    </w:p>
    <w:p w14:paraId="0AC9FBA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urphy, R., &amp; Strongin, D. (2009). Surface reactivity of pyrite and related sulfides. </w:t>
      </w:r>
      <w:r w:rsidRPr="00567F2A">
        <w:rPr>
          <w:rFonts w:ascii="Calibri" w:hAnsi="Calibri" w:cs="Times New Roman"/>
          <w:i/>
          <w:iCs/>
          <w:noProof/>
          <w:szCs w:val="24"/>
        </w:rPr>
        <w:t>Surface Science Reports</w:t>
      </w:r>
      <w:r w:rsidRPr="00567F2A">
        <w:rPr>
          <w:rFonts w:ascii="Calibri" w:hAnsi="Calibri" w:cs="Times New Roman"/>
          <w:noProof/>
          <w:szCs w:val="24"/>
        </w:rPr>
        <w:t xml:space="preserve">, </w:t>
      </w:r>
      <w:r w:rsidRPr="00567F2A">
        <w:rPr>
          <w:rFonts w:ascii="Calibri" w:hAnsi="Calibri" w:cs="Times New Roman"/>
          <w:i/>
          <w:iCs/>
          <w:noProof/>
          <w:szCs w:val="24"/>
        </w:rPr>
        <w:t>64</w:t>
      </w:r>
      <w:r w:rsidRPr="00567F2A">
        <w:rPr>
          <w:rFonts w:ascii="Calibri" w:hAnsi="Calibri" w:cs="Times New Roman"/>
          <w:noProof/>
          <w:szCs w:val="24"/>
        </w:rPr>
        <w:t>(1), 1–45. doi:10.1016/j.surfrep.2008.09.002</w:t>
      </w:r>
    </w:p>
    <w:p w14:paraId="01C8238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Dumonceau, J., Catalette, H., &amp; Simoni, E. (2006). Sorption of Sr(II) and Eu(III) onto pyrite under different redox potential condition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3</w:t>
      </w:r>
      <w:r w:rsidRPr="00567F2A">
        <w:rPr>
          <w:rFonts w:ascii="Calibri" w:hAnsi="Calibri" w:cs="Times New Roman"/>
          <w:noProof/>
          <w:szCs w:val="24"/>
        </w:rPr>
        <w:t>(1), 27–35. doi:10.1016/j.jcis.2005.06.049</w:t>
      </w:r>
    </w:p>
    <w:p w14:paraId="76073D5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Guillon, E., &amp; Dumonceau, J. (2007). Interactions of aqueous selenium (-II) and (IV) with metallic sulfide surfaces.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1</w:t>
      </w:r>
      <w:r w:rsidRPr="00567F2A">
        <w:rPr>
          <w:rFonts w:ascii="Calibri" w:hAnsi="Calibri" w:cs="Times New Roman"/>
          <w:noProof/>
          <w:szCs w:val="24"/>
        </w:rPr>
        <w:t>(15), 5376–5382. doi:10.1021/es0704481</w:t>
      </w:r>
    </w:p>
    <w:p w14:paraId="0ECA24C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irdosh, I., Trembley, W., &amp; Johnson, C. (1990). Adsorption-desorption studies on the 226Ra-hydrated metal oxide systems. </w:t>
      </w:r>
      <w:r w:rsidRPr="00567F2A">
        <w:rPr>
          <w:rFonts w:ascii="Calibri" w:hAnsi="Calibri" w:cs="Times New Roman"/>
          <w:i/>
          <w:iCs/>
          <w:noProof/>
          <w:szCs w:val="24"/>
        </w:rPr>
        <w:t>Hydrometallurgy</w:t>
      </w:r>
      <w:r w:rsidRPr="00567F2A">
        <w:rPr>
          <w:rFonts w:ascii="Calibri" w:hAnsi="Calibri" w:cs="Times New Roman"/>
          <w:noProof/>
          <w:szCs w:val="24"/>
        </w:rPr>
        <w:t xml:space="preserve">, </w:t>
      </w:r>
      <w:r w:rsidRPr="00567F2A">
        <w:rPr>
          <w:rFonts w:ascii="Calibri" w:hAnsi="Calibri" w:cs="Times New Roman"/>
          <w:i/>
          <w:iCs/>
          <w:noProof/>
          <w:szCs w:val="24"/>
        </w:rPr>
        <w:t>24</w:t>
      </w:r>
      <w:r w:rsidRPr="00567F2A">
        <w:rPr>
          <w:rFonts w:ascii="Calibri" w:hAnsi="Calibri" w:cs="Times New Roman"/>
          <w:noProof/>
          <w:szCs w:val="24"/>
        </w:rPr>
        <w:t>(2), 237–248. doi:10.1016/0304-386X(90)90089-K</w:t>
      </w:r>
    </w:p>
    <w:p w14:paraId="7BF0D65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Parkhurst, D. L., &amp; Appela, C. A. J. (2013). </w:t>
      </w:r>
      <w:r w:rsidRPr="00567F2A">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567F2A">
        <w:rPr>
          <w:rFonts w:ascii="Calibri" w:hAnsi="Calibri" w:cs="Times New Roman"/>
          <w:noProof/>
          <w:szCs w:val="24"/>
        </w:rPr>
        <w:t xml:space="preserve">. </w:t>
      </w:r>
      <w:r w:rsidRPr="00567F2A">
        <w:rPr>
          <w:rFonts w:ascii="Calibri" w:hAnsi="Calibri" w:cs="Times New Roman"/>
          <w:i/>
          <w:iCs/>
          <w:noProof/>
          <w:szCs w:val="24"/>
        </w:rPr>
        <w:t>U.S. Geological Survey Techniques and Methods</w:t>
      </w:r>
      <w:r w:rsidRPr="00567F2A">
        <w:rPr>
          <w:rFonts w:ascii="Calibri" w:hAnsi="Calibri" w:cs="Times New Roman"/>
          <w:noProof/>
          <w:szCs w:val="24"/>
        </w:rPr>
        <w:t>. Retrieved from http://pubs.usgs.gov/tm/06/a43/</w:t>
      </w:r>
    </w:p>
    <w:p w14:paraId="615C3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hnemaie, R., Hiemstra, T., &amp; van Riemsdijk, W. H. (2006). Inner- and outer-sphere complexation of ions at the goethite-solution inte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7</w:t>
      </w:r>
      <w:r w:rsidRPr="00567F2A">
        <w:rPr>
          <w:rFonts w:ascii="Calibri" w:hAnsi="Calibri" w:cs="Times New Roman"/>
          <w:noProof/>
          <w:szCs w:val="24"/>
        </w:rPr>
        <w:t>(2), 379–388. doi:10.1016/j.jcis.2005.11.003</w:t>
      </w:r>
    </w:p>
    <w:p w14:paraId="2AB0F6D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ma, &amp; Moore, W. S. (1996). Using the radium quartet for evaluating groundwater input and water exchange in salt marshe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0</w:t>
      </w:r>
      <w:r w:rsidRPr="00567F2A">
        <w:rPr>
          <w:rFonts w:ascii="Calibri" w:hAnsi="Calibri" w:cs="Times New Roman"/>
          <w:noProof/>
          <w:szCs w:val="24"/>
        </w:rPr>
        <w:t>(23), 4645–4652. doi:10.1016/S0016-7037(96)00289-X</w:t>
      </w:r>
    </w:p>
    <w:p w14:paraId="61FAD35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hai, N., Carroll, S. A., Roberts, S., &amp; O’Day, P. A. (2000). X-Ray Absorption Spectroscopy of Strontium(II) </w:t>
      </w:r>
      <w:r w:rsidRPr="00567F2A">
        <w:rPr>
          <w:rFonts w:ascii="Calibri" w:hAnsi="Calibri" w:cs="Times New Roman"/>
          <w:noProof/>
          <w:szCs w:val="24"/>
        </w:rPr>
        <w:lastRenderedPageBreak/>
        <w:t xml:space="preserve">Coordination.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2</w:t>
      </w:r>
      <w:r w:rsidRPr="00567F2A">
        <w:rPr>
          <w:rFonts w:ascii="Calibri" w:hAnsi="Calibri" w:cs="Times New Roman"/>
          <w:noProof/>
          <w:szCs w:val="24"/>
        </w:rPr>
        <w:t>(2), 198–212. doi:10.1006/jcis.1999.6562</w:t>
      </w:r>
    </w:p>
    <w:p w14:paraId="6E8BDCF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146</w:t>
      </w:r>
      <w:r w:rsidRPr="00567F2A">
        <w:rPr>
          <w:rFonts w:ascii="Calibri" w:hAnsi="Calibri" w:cs="Times New Roman"/>
          <w:noProof/>
          <w:szCs w:val="24"/>
        </w:rPr>
        <w:t>, 150–163. doi:10.1016/j.gca.2014.10.008</w:t>
      </w:r>
    </w:p>
    <w:p w14:paraId="06A90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chwertmann, U., &amp; Cornell, R. (2000). </w:t>
      </w:r>
      <w:r w:rsidRPr="00567F2A">
        <w:rPr>
          <w:rFonts w:ascii="Calibri" w:hAnsi="Calibri" w:cs="Times New Roman"/>
          <w:i/>
          <w:iCs/>
          <w:noProof/>
          <w:szCs w:val="24"/>
        </w:rPr>
        <w:t>Iron Oxides in the Laboratary</w:t>
      </w:r>
      <w:r w:rsidRPr="00567F2A">
        <w:rPr>
          <w:rFonts w:ascii="Calibri" w:hAnsi="Calibri" w:cs="Times New Roman"/>
          <w:noProof/>
          <w:szCs w:val="24"/>
        </w:rPr>
        <w:t xml:space="preserve">. </w:t>
      </w:r>
      <w:r w:rsidRPr="00567F2A">
        <w:rPr>
          <w:rFonts w:ascii="Calibri" w:hAnsi="Calibri" w:cs="Times New Roman"/>
          <w:i/>
          <w:iCs/>
          <w:noProof/>
          <w:szCs w:val="24"/>
        </w:rPr>
        <w:t>Wiley-VCH Verlag Gmbh</w:t>
      </w:r>
      <w:r w:rsidRPr="00567F2A">
        <w:rPr>
          <w:rFonts w:ascii="Calibri" w:hAnsi="Calibri" w:cs="Times New Roman"/>
          <w:noProof/>
          <w:szCs w:val="24"/>
        </w:rPr>
        <w:t>. Weinheim, Germany: Wiley-VCH Verlag GmbH. doi:10.1002/9783527613229</w:t>
      </w:r>
    </w:p>
    <w:p w14:paraId="1C90386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tookey, L. L. (1970). Ferrozine---a new spectrophotometric reagent for iron. </w:t>
      </w:r>
      <w:r w:rsidRPr="00567F2A">
        <w:rPr>
          <w:rFonts w:ascii="Calibri" w:hAnsi="Calibri" w:cs="Times New Roman"/>
          <w:i/>
          <w:iCs/>
          <w:noProof/>
          <w:szCs w:val="24"/>
        </w:rPr>
        <w:t>Analytical Chemistry</w:t>
      </w:r>
      <w:r w:rsidRPr="00567F2A">
        <w:rPr>
          <w:rFonts w:ascii="Calibri" w:hAnsi="Calibri" w:cs="Times New Roman"/>
          <w:noProof/>
          <w:szCs w:val="24"/>
        </w:rPr>
        <w:t xml:space="preserve">, </w:t>
      </w:r>
      <w:r w:rsidRPr="00567F2A">
        <w:rPr>
          <w:rFonts w:ascii="Calibri" w:hAnsi="Calibri" w:cs="Times New Roman"/>
          <w:i/>
          <w:iCs/>
          <w:noProof/>
          <w:szCs w:val="24"/>
        </w:rPr>
        <w:t>42</w:t>
      </w:r>
      <w:r w:rsidRPr="00567F2A">
        <w:rPr>
          <w:rFonts w:ascii="Calibri" w:hAnsi="Calibri" w:cs="Times New Roman"/>
          <w:noProof/>
          <w:szCs w:val="24"/>
        </w:rPr>
        <w:t>(7), 779–781. doi:10.1021/ac60289a016</w:t>
      </w:r>
    </w:p>
    <w:p w14:paraId="63D073E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verjensky, D. A. (2006). Prediction of the speciation of alkaline earths adsorbed on mineral surfaces in salt solution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70</w:t>
      </w:r>
      <w:r w:rsidRPr="00567F2A">
        <w:rPr>
          <w:rFonts w:ascii="Calibri" w:hAnsi="Calibri" w:cs="Times New Roman"/>
          <w:noProof/>
          <w:szCs w:val="24"/>
        </w:rPr>
        <w:t>(10), 2427–2453. doi:10.1016/j.gca.2006.01.006</w:t>
      </w:r>
    </w:p>
    <w:p w14:paraId="4EFC20E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Tamamura, S., Takada, T., Tomita, J., Nagao, S., Fukushi, K., &amp; Yamamoto, M. (2013). Salinity dependence of 226Ra adsorption on montmorillonite and kaolinite. </w:t>
      </w:r>
      <w:r w:rsidRPr="00567F2A">
        <w:rPr>
          <w:rFonts w:ascii="Calibri" w:hAnsi="Calibri" w:cs="Times New Roman"/>
          <w:i/>
          <w:iCs/>
          <w:noProof/>
          <w:szCs w:val="24"/>
        </w:rPr>
        <w:t>Journal of Radioanalytical and Nuclear Chemistry</w:t>
      </w:r>
      <w:r w:rsidRPr="00567F2A">
        <w:rPr>
          <w:rFonts w:ascii="Calibri" w:hAnsi="Calibri" w:cs="Times New Roman"/>
          <w:noProof/>
          <w:szCs w:val="24"/>
        </w:rPr>
        <w:t xml:space="preserve">, </w:t>
      </w:r>
      <w:r w:rsidRPr="00567F2A">
        <w:rPr>
          <w:rFonts w:ascii="Calibri" w:hAnsi="Calibri" w:cs="Times New Roman"/>
          <w:i/>
          <w:iCs/>
          <w:noProof/>
          <w:szCs w:val="24"/>
        </w:rPr>
        <w:t>299</w:t>
      </w:r>
      <w:r w:rsidRPr="00567F2A">
        <w:rPr>
          <w:rFonts w:ascii="Calibri" w:hAnsi="Calibri" w:cs="Times New Roman"/>
          <w:noProof/>
          <w:szCs w:val="24"/>
        </w:rPr>
        <w:t>(1), 569–575. doi:10.1007/s10967-013-2740-3</w:t>
      </w:r>
    </w:p>
    <w:p w14:paraId="3986A3D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arner, N. R., Christie, C. a., Jackson, R. B., &amp; Vengosh, A. (2013). Impacts of shale gas wastewater disposal on water quality in Western Pennsylvania.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 11849–11857. doi:10.1021/es402165b</w:t>
      </w:r>
    </w:p>
    <w:p w14:paraId="7D4867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8</w:t>
      </w:r>
      <w:r w:rsidRPr="00567F2A">
        <w:rPr>
          <w:rFonts w:ascii="Calibri" w:hAnsi="Calibri" w:cs="Times New Roman"/>
          <w:noProof/>
          <w:szCs w:val="24"/>
        </w:rPr>
        <w:t>(13), 2829–2843. doi:10.1016/0016-7037(94)90117-1</w:t>
      </w:r>
    </w:p>
    <w:p w14:paraId="5DAC89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achara, J. M., Smith, S. C., McKinley, J. P., &amp; Resch, C. T. (1993). Cadmium Sorption on Specimen and Soil Smectites in Sodium and Calcium Electrolytes. </w:t>
      </w:r>
      <w:r w:rsidRPr="00567F2A">
        <w:rPr>
          <w:rFonts w:ascii="Calibri" w:hAnsi="Calibri" w:cs="Times New Roman"/>
          <w:i/>
          <w:iCs/>
          <w:noProof/>
          <w:szCs w:val="24"/>
        </w:rPr>
        <w:t>Soil Science Society of America Journal</w:t>
      </w:r>
      <w:r w:rsidRPr="00567F2A">
        <w:rPr>
          <w:rFonts w:ascii="Calibri" w:hAnsi="Calibri" w:cs="Times New Roman"/>
          <w:noProof/>
          <w:szCs w:val="24"/>
        </w:rPr>
        <w:t xml:space="preserve">, </w:t>
      </w:r>
      <w:r w:rsidRPr="00567F2A">
        <w:rPr>
          <w:rFonts w:ascii="Calibri" w:hAnsi="Calibri" w:cs="Times New Roman"/>
          <w:i/>
          <w:iCs/>
          <w:noProof/>
          <w:szCs w:val="24"/>
        </w:rPr>
        <w:t>57</w:t>
      </w:r>
      <w:r w:rsidRPr="00567F2A">
        <w:rPr>
          <w:rFonts w:ascii="Calibri" w:hAnsi="Calibri" w:cs="Times New Roman"/>
          <w:noProof/>
          <w:szCs w:val="24"/>
        </w:rPr>
        <w:t>(6), 1491. doi:10.2136/sssaj1993.03615995005700060017x</w:t>
      </w:r>
    </w:p>
    <w:p w14:paraId="3F1D98D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hang, P. C., Brady, P. V., Arthur, S. E., Zhou, W. Q., Sawyer, D., &amp; Hesterberg, D. A. (2001). Adsorption of barium(II) on montmorillonite: An EXAFS study. </w:t>
      </w:r>
      <w:r w:rsidRPr="00567F2A">
        <w:rPr>
          <w:rFonts w:ascii="Calibri" w:hAnsi="Calibri" w:cs="Times New Roman"/>
          <w:i/>
          <w:iCs/>
          <w:noProof/>
          <w:szCs w:val="24"/>
        </w:rPr>
        <w:t>Colloids and Surfaces A: Physicochemical and Engineering Aspects</w:t>
      </w:r>
      <w:r w:rsidRPr="00567F2A">
        <w:rPr>
          <w:rFonts w:ascii="Calibri" w:hAnsi="Calibri" w:cs="Times New Roman"/>
          <w:noProof/>
          <w:szCs w:val="24"/>
        </w:rPr>
        <w:t xml:space="preserve">, </w:t>
      </w:r>
      <w:r w:rsidRPr="00567F2A">
        <w:rPr>
          <w:rFonts w:ascii="Calibri" w:hAnsi="Calibri" w:cs="Times New Roman"/>
          <w:i/>
          <w:iCs/>
          <w:noProof/>
          <w:szCs w:val="24"/>
        </w:rPr>
        <w:t>190</w:t>
      </w:r>
      <w:r w:rsidRPr="00567F2A">
        <w:rPr>
          <w:rFonts w:ascii="Calibri" w:hAnsi="Calibri" w:cs="Times New Roman"/>
          <w:noProof/>
          <w:szCs w:val="24"/>
        </w:rPr>
        <w:t>(3), 239–249. doi:10.1016/S0927-7757(01)00592-1</w:t>
      </w:r>
    </w:p>
    <w:p w14:paraId="6D7E09FC" w14:textId="77777777" w:rsidR="00567F2A" w:rsidRPr="00567F2A" w:rsidRDefault="00567F2A" w:rsidP="00567F2A">
      <w:pPr>
        <w:widowControl w:val="0"/>
        <w:autoSpaceDE w:val="0"/>
        <w:autoSpaceDN w:val="0"/>
        <w:adjustRightInd w:val="0"/>
        <w:spacing w:line="240" w:lineRule="auto"/>
        <w:ind w:left="480" w:hanging="480"/>
        <w:rPr>
          <w:rFonts w:ascii="Calibri" w:hAnsi="Calibri"/>
          <w:noProof/>
        </w:rPr>
      </w:pPr>
      <w:r w:rsidRPr="00567F2A">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8</w:t>
      </w:r>
      <w:r w:rsidRPr="00567F2A">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686"/>
      <w:r w:rsidR="005E1FEC">
        <w:t xml:space="preserve">Reaction </w:t>
      </w:r>
      <w:proofErr w:type="spellStart"/>
      <w:r w:rsidR="005E1FEC">
        <w:t>Stoichiometries</w:t>
      </w:r>
      <w:proofErr w:type="spellEnd"/>
      <w:r w:rsidR="005E1FEC">
        <w:t xml:space="preserve"> and Associated log K</w:t>
      </w:r>
      <w:commentRangeEnd w:id="686"/>
      <w:r w:rsidR="005E1FEC">
        <w:rPr>
          <w:rStyle w:val="CommentReference"/>
        </w:rPr>
        <w:commentReference w:id="686"/>
      </w:r>
    </w:p>
    <w:p w14:paraId="277C49B1" w14:textId="6623DCF8" w:rsidR="00A90862" w:rsidRPr="00CE2754" w:rsidRDefault="00A90862" w:rsidP="00505D1A">
      <w:pPr>
        <w:rPr>
          <w:u w:val="single"/>
        </w:rPr>
      </w:pPr>
      <w:proofErr w:type="spellStart"/>
      <w:r w:rsidRPr="00CE2754">
        <w:rPr>
          <w:u w:val="single"/>
        </w:rPr>
        <w:t>Ferrihydrite</w:t>
      </w:r>
      <w:proofErr w:type="spellEnd"/>
    </w:p>
    <w:p w14:paraId="27BF3278" w14:textId="55785BF7" w:rsidR="0072190E" w:rsidRDefault="0072190E" w:rsidP="0072190E">
      <w:pPr>
        <w:pStyle w:val="ListParagraph"/>
        <w:numPr>
          <w:ilvl w:val="0"/>
          <w:numId w:val="1"/>
        </w:numPr>
      </w:pPr>
      <w:proofErr w:type="spellStart"/>
      <w:r>
        <w:t>FhyOH</w:t>
      </w:r>
      <w:proofErr w:type="spellEnd"/>
      <w:r>
        <w:t xml:space="preserve">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4C6D91DA" w:rsidR="0072190E" w:rsidRDefault="0072190E" w:rsidP="0072190E">
      <w:pPr>
        <w:pStyle w:val="ListParagraph"/>
        <w:numPr>
          <w:ilvl w:val="0"/>
          <w:numId w:val="1"/>
        </w:numPr>
      </w:pPr>
      <w:proofErr w:type="spellStart"/>
      <w:r>
        <w:t>FhyOH</w:t>
      </w:r>
      <w:proofErr w:type="spellEnd"/>
      <w:r>
        <w:t xml:space="preserve"> = </w:t>
      </w:r>
      <w:proofErr w:type="spellStart"/>
      <w:r>
        <w:t>FhyO</w:t>
      </w:r>
      <w:proofErr w:type="spellEnd"/>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proofErr w:type="spellStart"/>
      <w:r>
        <w:t>FhyOH</w:t>
      </w:r>
      <w:proofErr w:type="spellEnd"/>
      <w:r>
        <w:t xml:space="preserve">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8F7FC1E" w:rsidR="00A90862" w:rsidRDefault="00A90862" w:rsidP="00A90862">
      <w:pPr>
        <w:pStyle w:val="ListParagraph"/>
        <w:numPr>
          <w:ilvl w:val="0"/>
          <w:numId w:val="2"/>
        </w:numPr>
      </w:pPr>
      <w:proofErr w:type="spellStart"/>
      <w:r>
        <w:t>GoeOH</w:t>
      </w:r>
      <w:proofErr w:type="spellEnd"/>
      <w:r>
        <w:t xml:space="preserve">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687"/>
      <w:r>
        <w:t>log K = 4.8</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2ED375EA" w:rsidR="00A90862" w:rsidRDefault="00A90862" w:rsidP="00A90862">
      <w:pPr>
        <w:pStyle w:val="ListParagraph"/>
        <w:numPr>
          <w:ilvl w:val="0"/>
          <w:numId w:val="2"/>
        </w:numPr>
      </w:pPr>
      <w:proofErr w:type="spellStart"/>
      <w:r>
        <w:t>GoeOH</w:t>
      </w:r>
      <w:proofErr w:type="spellEnd"/>
      <w:r>
        <w:t xml:space="preserve"> = </w:t>
      </w:r>
      <w:proofErr w:type="spellStart"/>
      <w:r>
        <w:t>GoeO</w:t>
      </w:r>
      <w:proofErr w:type="spellEnd"/>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687"/>
      <w:r w:rsidR="00D30C36">
        <w:rPr>
          <w:rStyle w:val="CommentReference"/>
        </w:rPr>
        <w:commentReference w:id="687"/>
      </w:r>
    </w:p>
    <w:p w14:paraId="7A2D1FB8" w14:textId="2B29CE1D" w:rsidR="00631F14" w:rsidRDefault="00631F14" w:rsidP="00A90862">
      <w:pPr>
        <w:pStyle w:val="ListParagraph"/>
        <w:numPr>
          <w:ilvl w:val="0"/>
          <w:numId w:val="2"/>
        </w:numPr>
      </w:pPr>
      <w:proofErr w:type="spellStart"/>
      <w:r>
        <w:t>GoeOH</w:t>
      </w:r>
      <w:proofErr w:type="spellEnd"/>
      <w:r>
        <w:t xml:space="preserve">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33699372" w:rsidR="0068223C" w:rsidRDefault="0068223C" w:rsidP="0068223C">
      <w:pPr>
        <w:pStyle w:val="ListParagraph"/>
        <w:numPr>
          <w:ilvl w:val="0"/>
          <w:numId w:val="3"/>
        </w:numPr>
      </w:pPr>
      <w:proofErr w:type="spellStart"/>
      <w:r>
        <w:t>ClayOH</w:t>
      </w:r>
      <w:proofErr w:type="spellEnd"/>
      <w:r>
        <w:t xml:space="preserve">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357BC3C2" w:rsidR="0068223C" w:rsidRDefault="0068223C" w:rsidP="0068223C">
      <w:pPr>
        <w:pStyle w:val="ListParagraph"/>
        <w:numPr>
          <w:ilvl w:val="0"/>
          <w:numId w:val="3"/>
        </w:numPr>
      </w:pPr>
      <w:proofErr w:type="spellStart"/>
      <w:r>
        <w:t>ClayOH</w:t>
      </w:r>
      <w:proofErr w:type="spellEnd"/>
      <w:r>
        <w:t xml:space="preserve"> = </w:t>
      </w:r>
      <w:proofErr w:type="spellStart"/>
      <w:r>
        <w:t>ClayO</w:t>
      </w:r>
      <w:proofErr w:type="spellEnd"/>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proofErr w:type="spellStart"/>
      <w:r>
        <w:t>ClayOH</w:t>
      </w:r>
      <w:proofErr w:type="spellEnd"/>
      <w:r>
        <w:t xml:space="preserve">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446DDE56" w:rsidR="00DC4D83" w:rsidRDefault="00DC4D83" w:rsidP="00DC4D83">
      <w:pPr>
        <w:pStyle w:val="ListParagraph"/>
        <w:numPr>
          <w:ilvl w:val="0"/>
          <w:numId w:val="4"/>
        </w:numPr>
      </w:pPr>
      <w:proofErr w:type="spellStart"/>
      <w:r>
        <w:t>PyrSH</w:t>
      </w:r>
      <w:proofErr w:type="spellEnd"/>
      <w:r>
        <w:t xml:space="preserve"> = </w:t>
      </w:r>
      <w:proofErr w:type="spellStart"/>
      <w:r>
        <w:t>PyrS</w:t>
      </w:r>
      <w:proofErr w:type="spellEnd"/>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proofErr w:type="spellStart"/>
      <w:r>
        <w:t>PyrS</w:t>
      </w:r>
      <w:proofErr w:type="spellEnd"/>
      <w:r>
        <w:rPr>
          <w:vertAlign w:val="superscript"/>
        </w:rPr>
        <w:t xml:space="preserve">- </w:t>
      </w:r>
      <w:r>
        <w:t>+ Ra</w:t>
      </w:r>
      <w:r>
        <w:rPr>
          <w:vertAlign w:val="superscript"/>
        </w:rPr>
        <w:t>+2</w:t>
      </w:r>
      <w:r>
        <w:t xml:space="preserve"> = </w:t>
      </w:r>
      <w:proofErr w:type="spellStart"/>
      <w:r>
        <w:t>PyrSRa</w:t>
      </w:r>
      <w:proofErr w:type="spellEnd"/>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xml:space="preserve">: Fitted </w:t>
      </w:r>
      <w:proofErr w:type="spellStart"/>
      <w:proofErr w:type="gramStart"/>
      <w:r w:rsidR="00B27466">
        <w:t>Kd</w:t>
      </w:r>
      <w:proofErr w:type="spellEnd"/>
      <w:proofErr w:type="gramEnd"/>
      <w:r w:rsidR="00B27466">
        <w:t xml:space="preserve"> values</w:t>
      </w:r>
      <w:r w:rsidR="00394CF2">
        <w:t xml:space="preserve"> for sorption isotherms</w:t>
      </w:r>
    </w:p>
    <w:tbl>
      <w:tblPr>
        <w:tblStyle w:val="PlainTable2"/>
        <w:tblW w:w="0" w:type="auto"/>
        <w:tblLook w:val="06A0" w:firstRow="1" w:lastRow="0" w:firstColumn="1" w:lastColumn="0" w:noHBand="1" w:noVBand="1"/>
      </w:tblPr>
      <w:tblGrid>
        <w:gridCol w:w="3142"/>
        <w:gridCol w:w="3097"/>
        <w:gridCol w:w="3121"/>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proofErr w:type="spellStart"/>
            <w:r>
              <w:t>K</w:t>
            </w:r>
            <w:r w:rsidRPr="00B27466">
              <w:rPr>
                <w:vertAlign w:val="subscript"/>
              </w:rPr>
              <w:t>d</w:t>
            </w:r>
            <w:proofErr w:type="spellEnd"/>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proofErr w:type="spellStart"/>
            <w:r>
              <w:t>Ferrihydrite</w:t>
            </w:r>
            <w:proofErr w:type="spellEnd"/>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xml:space="preserve">. Sorption of Radium to </w:t>
      </w:r>
      <w:proofErr w:type="spellStart"/>
      <w:r w:rsidR="004F6AE5">
        <w:t>ferrihydrite</w:t>
      </w:r>
      <w:proofErr w:type="spellEnd"/>
      <w:r w:rsidR="004F6AE5">
        <w:t xml:space="preserve">, sodium montmorillonite, goethite, and pyrite at pH 7. </w:t>
      </w:r>
      <w:proofErr w:type="gramStart"/>
      <w:r w:rsidR="004F6AE5">
        <w:t>Best fit</w:t>
      </w:r>
      <w:proofErr w:type="gramEnd"/>
      <w:r w:rsidR="004F6AE5">
        <w:t xml:space="preserve"> lines were fitted to each mineral to determine the distribution coefficient </w:t>
      </w:r>
      <w:proofErr w:type="spellStart"/>
      <w:r w:rsidR="004F6AE5">
        <w:t>K</w:t>
      </w:r>
      <w:r w:rsidR="004F6AE5">
        <w:rPr>
          <w:vertAlign w:val="subscript"/>
        </w:rPr>
        <w:t>d</w:t>
      </w:r>
      <w:proofErr w:type="spellEnd"/>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w:t>
      </w:r>
      <w:proofErr w:type="spellStart"/>
      <w:r w:rsidR="00C63F66">
        <w:t>ferrihydrite</w:t>
      </w:r>
      <w:proofErr w:type="spellEnd"/>
      <w:r w:rsidR="00C63F66">
        <w:t>.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xml:space="preserve">. Surface complexation model fits of experimental data. Top: </w:t>
      </w:r>
      <w:proofErr w:type="spellStart"/>
      <w:r w:rsidR="00144F98">
        <w:t>Ferrihydrite</w:t>
      </w:r>
      <w:proofErr w:type="spellEnd"/>
      <w:r w:rsidR="00144F98">
        <w:t>,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493C1D" w:rsidRDefault="00493C1D">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14" w:author="Michael Chen" w:date="2016-09-08T15:32:00Z" w:initials="MC">
    <w:p w14:paraId="2C9061F0" w14:textId="6A9F1059" w:rsidR="00493C1D" w:rsidRDefault="00493C1D">
      <w:pPr>
        <w:pStyle w:val="CommentText"/>
      </w:pPr>
      <w:r>
        <w:rPr>
          <w:rStyle w:val="CommentReference"/>
        </w:rPr>
        <w:annotationRef/>
      </w:r>
      <w:r>
        <w:t>Need to fill in this number and give reference</w:t>
      </w:r>
    </w:p>
  </w:comment>
  <w:comment w:id="44" w:author="Michael Chen" w:date="2016-07-26T09:27:00Z" w:initials="MC">
    <w:p w14:paraId="6C283F3A" w14:textId="63619854" w:rsidR="00493C1D" w:rsidRDefault="00493C1D">
      <w:pPr>
        <w:pStyle w:val="CommentText"/>
      </w:pPr>
      <w:r>
        <w:rPr>
          <w:rStyle w:val="CommentReference"/>
        </w:rPr>
        <w:annotationRef/>
      </w:r>
      <w:r>
        <w:t>Want references</w:t>
      </w:r>
    </w:p>
  </w:comment>
  <w:comment w:id="45" w:author="Microsoft Office User" w:date="2016-08-30T10:41:00Z" w:initials="Office">
    <w:p w14:paraId="1CDEE414" w14:textId="42F1DD3C" w:rsidR="00493C1D" w:rsidRDefault="00493C1D">
      <w:pPr>
        <w:pStyle w:val="CommentText"/>
      </w:pPr>
      <w:r>
        <w:rPr>
          <w:rStyle w:val="CommentReference"/>
        </w:rPr>
        <w:annotationRef/>
      </w:r>
      <w:r>
        <w:t>Merge with suggestions listed above…</w:t>
      </w:r>
    </w:p>
  </w:comment>
  <w:comment w:id="146" w:author="Microsoft Office User" w:date="2016-08-30T11:32:00Z" w:initials="Office">
    <w:p w14:paraId="31A63122" w14:textId="212F82E4" w:rsidR="00493C1D" w:rsidRDefault="00493C1D">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143" w:author="Microsoft Office User" w:date="2016-08-30T11:33:00Z" w:initials="Office">
    <w:p w14:paraId="36BD160F" w14:textId="2B5357B7" w:rsidR="00493C1D" w:rsidRDefault="00493C1D">
      <w:pPr>
        <w:pStyle w:val="CommentText"/>
      </w:pPr>
      <w:r>
        <w:rPr>
          <w:rStyle w:val="CommentReference"/>
        </w:rPr>
        <w:annotationRef/>
      </w:r>
      <w:r>
        <w:t>This sentence is a bit confusing to me</w:t>
      </w:r>
    </w:p>
  </w:comment>
  <w:comment w:id="156" w:author="Microsoft Office User" w:date="2016-08-30T11:42:00Z" w:initials="Office">
    <w:p w14:paraId="18876D7A" w14:textId="77777777" w:rsidR="00493C1D" w:rsidRDefault="00493C1D" w:rsidP="00F9284E">
      <w:pPr>
        <w:pStyle w:val="CommentText"/>
      </w:pPr>
      <w:r>
        <w:rPr>
          <w:rStyle w:val="CommentReference"/>
        </w:rPr>
        <w:annotationRef/>
      </w:r>
      <w:r>
        <w:t xml:space="preserve">May want to put this in the previous paragraph, and expand this for the use of SCM’s </w:t>
      </w:r>
    </w:p>
  </w:comment>
  <w:comment w:id="220" w:author="Michael Chen" w:date="2016-09-08T16:27:00Z" w:initials="MC">
    <w:p w14:paraId="5CB45A8D" w14:textId="4A75CC2F" w:rsidR="004F77BE" w:rsidRDefault="004F77BE">
      <w:pPr>
        <w:pStyle w:val="CommentText"/>
      </w:pPr>
      <w:r>
        <w:rPr>
          <w:rStyle w:val="CommentReference"/>
        </w:rPr>
        <w:annotationRef/>
      </w:r>
      <w:r>
        <w:t>May want to rewrite this</w:t>
      </w:r>
    </w:p>
  </w:comment>
  <w:comment w:id="232" w:author="Microsoft Office User" w:date="2016-08-30T11:33:00Z" w:initials="Office">
    <w:p w14:paraId="3758BEA1" w14:textId="66E5C43C" w:rsidR="00493C1D" w:rsidRDefault="00493C1D">
      <w:pPr>
        <w:pStyle w:val="CommentText"/>
      </w:pPr>
      <w:r>
        <w:rPr>
          <w:rStyle w:val="CommentReference"/>
        </w:rPr>
        <w:annotationRef/>
      </w:r>
      <w:r>
        <w:t>Need to introduce surface complexation modeling here…</w:t>
      </w:r>
      <w:proofErr w:type="spellStart"/>
      <w:r>
        <w:t>switiching</w:t>
      </w:r>
      <w:proofErr w:type="spellEnd"/>
      <w:r>
        <w:t xml:space="preserve"> from simple </w:t>
      </w:r>
      <w:proofErr w:type="spellStart"/>
      <w:r>
        <w:t>Kd</w:t>
      </w:r>
      <w:proofErr w:type="spellEnd"/>
      <w:r>
        <w:t xml:space="preserve"> to (much) more complex models. </w:t>
      </w:r>
    </w:p>
  </w:comment>
  <w:comment w:id="235" w:author="Microsoft Office User" w:date="2016-08-30T11:42:00Z" w:initials="Office">
    <w:p w14:paraId="2CC31008" w14:textId="1A920556" w:rsidR="00493C1D" w:rsidRDefault="00493C1D">
      <w:pPr>
        <w:pStyle w:val="CommentText"/>
      </w:pPr>
      <w:r>
        <w:rPr>
          <w:rStyle w:val="CommentReference"/>
        </w:rPr>
        <w:annotationRef/>
      </w:r>
      <w:r>
        <w:t xml:space="preserve">May want to put this in the previous paragraph, and expand this for the use of SCM’s </w:t>
      </w:r>
    </w:p>
  </w:comment>
  <w:comment w:id="280" w:author="Microsoft Office User" w:date="2016-08-30T11:54:00Z" w:initials="Office">
    <w:p w14:paraId="0A1D598D" w14:textId="5CF5E7C9" w:rsidR="00493C1D" w:rsidRDefault="00493C1D">
      <w:pPr>
        <w:pStyle w:val="CommentText"/>
      </w:pPr>
      <w:r>
        <w:rPr>
          <w:rStyle w:val="CommentReference"/>
        </w:rPr>
        <w:annotationRef/>
      </w:r>
      <w:r>
        <w:t>Not sure if we should leave this in…I like it, but someone else might be “offended”. I tried to soften it up, but we may need to do so even more…</w:t>
      </w:r>
    </w:p>
  </w:comment>
  <w:comment w:id="292" w:author="Microsoft Office User" w:date="2016-08-30T11:57:00Z" w:initials="Office">
    <w:p w14:paraId="02B9D1D7" w14:textId="12755F41" w:rsidR="00493C1D" w:rsidRDefault="00493C1D">
      <w:pPr>
        <w:pStyle w:val="CommentText"/>
      </w:pPr>
      <w:r>
        <w:rPr>
          <w:rStyle w:val="CommentReference"/>
        </w:rPr>
        <w:annotationRef/>
      </w:r>
      <w:r>
        <w:t>I like this paragraph, but it breaks the flow between the paragraph before it, and the objectives section below. I think the background info is important, but you may want to try moving it to a different section (either the experimental section or perhaps more appropriately, the discussion)</w:t>
      </w:r>
    </w:p>
  </w:comment>
  <w:comment w:id="304" w:author="Microsoft Office User" w:date="2016-08-30T12:15:00Z" w:initials="Office">
    <w:p w14:paraId="30EB024A" w14:textId="57E34B2B" w:rsidR="00493C1D" w:rsidRDefault="00493C1D">
      <w:pPr>
        <w:pStyle w:val="CommentText"/>
      </w:pPr>
      <w:r>
        <w:rPr>
          <w:rStyle w:val="CommentReference"/>
        </w:rPr>
        <w:annotationRef/>
      </w:r>
      <w:r>
        <w:t>Merge these…also, you haven’t introduced the importance of reduced minerals…</w:t>
      </w:r>
    </w:p>
  </w:comment>
  <w:comment w:id="401" w:author="Microsoft Office User" w:date="2016-08-30T12:27:00Z" w:initials="Office">
    <w:p w14:paraId="1B8CE5C3" w14:textId="1FE21264" w:rsidR="00493C1D" w:rsidRDefault="00493C1D">
      <w:pPr>
        <w:pStyle w:val="CommentText"/>
      </w:pPr>
      <w:r>
        <w:rPr>
          <w:rStyle w:val="CommentReference"/>
        </w:rPr>
        <w:annotationRef/>
      </w:r>
      <w:r>
        <w:t>70 seems a bit high…is it possible this was 50?</w:t>
      </w:r>
    </w:p>
  </w:comment>
  <w:comment w:id="405" w:author="Microsoft Office User" w:date="2016-08-30T12:28:00Z" w:initials="Office">
    <w:p w14:paraId="5778E823" w14:textId="08EBFCDA" w:rsidR="00493C1D" w:rsidRDefault="00493C1D">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406" w:author="Michael Chen" w:date="2016-06-06T10:42:00Z" w:initials="MC">
    <w:p w14:paraId="052BC5BA" w14:textId="35434E8F" w:rsidR="00493C1D" w:rsidRDefault="00493C1D">
      <w:pPr>
        <w:pStyle w:val="CommentText"/>
      </w:pPr>
      <w:r>
        <w:rPr>
          <w:rStyle w:val="CommentReference"/>
        </w:rPr>
        <w:annotationRef/>
      </w:r>
      <w:r>
        <w:t>I’ll put a reference to the book I used, I can’t remember the title right now</w:t>
      </w:r>
    </w:p>
  </w:comment>
  <w:comment w:id="407" w:author="Microsoft Office User" w:date="2016-08-30T12:27:00Z" w:initials="Office">
    <w:p w14:paraId="3EE85A67" w14:textId="23BD2131" w:rsidR="00493C1D" w:rsidRDefault="00493C1D">
      <w:pPr>
        <w:pStyle w:val="CommentText"/>
      </w:pPr>
      <w:r>
        <w:rPr>
          <w:rStyle w:val="CommentReference"/>
        </w:rPr>
        <w:annotationRef/>
      </w:r>
      <w:r>
        <w:t>I’d just leave this out for now</w:t>
      </w:r>
    </w:p>
  </w:comment>
  <w:comment w:id="413" w:author="Michael Chen" w:date="2016-06-06T10:34:00Z" w:initials="MC">
    <w:p w14:paraId="7BEF6F9B" w14:textId="38E1530F" w:rsidR="00493C1D" w:rsidRDefault="00493C1D">
      <w:pPr>
        <w:pStyle w:val="CommentText"/>
      </w:pPr>
      <w:r>
        <w:rPr>
          <w:rStyle w:val="CommentReference"/>
        </w:rPr>
        <w:annotationRef/>
      </w:r>
      <w:r>
        <w:t>Will also discuss how we characterize the clay (probably XRD)</w:t>
      </w:r>
    </w:p>
  </w:comment>
  <w:comment w:id="444" w:author="Michael Chen" w:date="2016-05-24T14:34:00Z" w:initials="MC">
    <w:p w14:paraId="6A03BF30" w14:textId="77777777" w:rsidR="00493C1D" w:rsidRDefault="00493C1D" w:rsidP="005D7205">
      <w:pPr>
        <w:pStyle w:val="CommentText"/>
      </w:pPr>
      <w:r>
        <w:rPr>
          <w:rStyle w:val="CommentReference"/>
        </w:rPr>
        <w:annotationRef/>
      </w:r>
      <w:r>
        <w:t>Results forthcoming</w:t>
      </w:r>
    </w:p>
  </w:comment>
  <w:comment w:id="467" w:author="Microsoft Office User" w:date="2016-08-30T12:41:00Z" w:initials="Office">
    <w:p w14:paraId="450E2D7B" w14:textId="0A508BBD" w:rsidR="00493C1D" w:rsidRDefault="00493C1D">
      <w:pPr>
        <w:pStyle w:val="CommentText"/>
      </w:pPr>
      <w:r>
        <w:rPr>
          <w:rStyle w:val="CommentReference"/>
        </w:rPr>
        <w:annotationRef/>
      </w:r>
      <w:r>
        <w:t>Proper terminology?</w:t>
      </w:r>
    </w:p>
  </w:comment>
  <w:comment w:id="475" w:author="Michael Chen" w:date="2016-08-30T16:28:00Z" w:initials="MC">
    <w:p w14:paraId="08F9950F" w14:textId="38FC5BC1" w:rsidR="00493C1D" w:rsidRDefault="00493C1D">
      <w:pPr>
        <w:pStyle w:val="CommentText"/>
      </w:pPr>
      <w:r>
        <w:rPr>
          <w:rStyle w:val="CommentReference"/>
        </w:rPr>
        <w:annotationRef/>
      </w:r>
      <w:r>
        <w:t>Time to fill this in</w:t>
      </w:r>
    </w:p>
  </w:comment>
  <w:comment w:id="476" w:author="Microsoft Office User" w:date="2016-08-30T12:44:00Z" w:initials="Office">
    <w:p w14:paraId="06EF4804" w14:textId="764897B2" w:rsidR="00493C1D" w:rsidRDefault="00493C1D">
      <w:pPr>
        <w:pStyle w:val="CommentText"/>
      </w:pPr>
      <w:r>
        <w:rPr>
          <w:rStyle w:val="CommentReference"/>
        </w:rPr>
        <w:annotationRef/>
      </w:r>
      <w:r>
        <w:t>What does this mean?</w:t>
      </w:r>
    </w:p>
  </w:comment>
  <w:comment w:id="502" w:author="Microsoft Office User" w:date="2016-08-30T12:54:00Z" w:initials="Office">
    <w:p w14:paraId="170783EA" w14:textId="583397B1" w:rsidR="00493C1D" w:rsidRDefault="00493C1D">
      <w:pPr>
        <w:pStyle w:val="CommentText"/>
      </w:pPr>
      <w:r>
        <w:rPr>
          <w:rStyle w:val="CommentReference"/>
        </w:rPr>
        <w:annotationRef/>
      </w:r>
      <w:r>
        <w:t>Not sure what this means</w:t>
      </w:r>
    </w:p>
  </w:comment>
  <w:comment w:id="519" w:author="Microsoft Office User" w:date="2016-08-30T13:03:00Z" w:initials="Office">
    <w:p w14:paraId="684768AE" w14:textId="3B72B75F" w:rsidR="00493C1D" w:rsidRDefault="00493C1D">
      <w:pPr>
        <w:pStyle w:val="CommentText"/>
      </w:pPr>
      <w:r>
        <w:rPr>
          <w:rStyle w:val="CommentReference"/>
        </w:rPr>
        <w:annotationRef/>
      </w:r>
      <w:r>
        <w:t>We’ll see if this is still true when normalized to surface area….</w:t>
      </w:r>
    </w:p>
  </w:comment>
  <w:comment w:id="527" w:author="Microsoft Office User" w:date="2016-08-30T13:24:00Z" w:initials="Office">
    <w:p w14:paraId="0FA0B679" w14:textId="3D4548F7" w:rsidR="00493C1D" w:rsidRDefault="00493C1D">
      <w:pPr>
        <w:pStyle w:val="CommentText"/>
      </w:pPr>
      <w:r>
        <w:rPr>
          <w:rStyle w:val="CommentReference"/>
        </w:rPr>
        <w:annotationRef/>
      </w:r>
      <w:r>
        <w:t>?</w:t>
      </w:r>
    </w:p>
  </w:comment>
  <w:comment w:id="528" w:author="Michael Chen" w:date="2016-06-16T11:40:00Z" w:initials="MC">
    <w:p w14:paraId="10F79DEB" w14:textId="53486BF7" w:rsidR="00493C1D" w:rsidRDefault="00493C1D">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533" w:author="Microsoft Office User" w:date="2016-08-30T15:00:00Z" w:initials="Office">
    <w:p w14:paraId="74D41FC4" w14:textId="4A7449C6" w:rsidR="00493C1D" w:rsidRDefault="00493C1D">
      <w:pPr>
        <w:pStyle w:val="CommentText"/>
      </w:pPr>
      <w:r>
        <w:rPr>
          <w:rStyle w:val="CommentReference"/>
        </w:rPr>
        <w:annotationRef/>
      </w:r>
      <w:r>
        <w:t>Not sure what you’re getting at here</w:t>
      </w:r>
    </w:p>
  </w:comment>
  <w:comment w:id="538" w:author="Microsoft Office User" w:date="2016-08-30T15:02:00Z" w:initials="Office">
    <w:p w14:paraId="1DF1A353" w14:textId="7E93BE74" w:rsidR="00493C1D" w:rsidRDefault="00493C1D">
      <w:pPr>
        <w:pStyle w:val="CommentText"/>
      </w:pPr>
      <w:r>
        <w:rPr>
          <w:rStyle w:val="CommentReference"/>
        </w:rPr>
        <w:annotationRef/>
      </w:r>
      <w:r>
        <w:t>Compared to what?</w:t>
      </w:r>
    </w:p>
  </w:comment>
  <w:comment w:id="543" w:author="Microsoft Office User" w:date="2016-08-30T15:03:00Z" w:initials="Office">
    <w:p w14:paraId="236355D0" w14:textId="2075E374" w:rsidR="00493C1D" w:rsidRDefault="00493C1D">
      <w:pPr>
        <w:pStyle w:val="CommentText"/>
      </w:pPr>
      <w:r>
        <w:rPr>
          <w:rStyle w:val="CommentReference"/>
        </w:rPr>
        <w:annotationRef/>
      </w:r>
      <w:r>
        <w:t xml:space="preserve">You </w:t>
      </w:r>
      <w:proofErr w:type="spellStart"/>
      <w:r>
        <w:t>proabbly</w:t>
      </w:r>
      <w:proofErr w:type="spellEnd"/>
      <w:r>
        <w:t xml:space="preserve"> want to be more specific here</w:t>
      </w:r>
    </w:p>
  </w:comment>
  <w:comment w:id="544" w:author="Michael Chen" w:date="2016-08-30T17:00:00Z" w:initials="MC">
    <w:p w14:paraId="4812243F" w14:textId="102FFCCA" w:rsidR="00493C1D" w:rsidRDefault="00493C1D">
      <w:pPr>
        <w:pStyle w:val="CommentText"/>
      </w:pPr>
      <w:r>
        <w:rPr>
          <w:rStyle w:val="CommentReference"/>
        </w:rPr>
        <w:annotationRef/>
      </w:r>
      <w:r>
        <w:t>Differences in exchanging ions driving variations in local structure (isomorphic substitutions?)</w:t>
      </w:r>
    </w:p>
  </w:comment>
  <w:comment w:id="545" w:author="Microsoft Office User" w:date="2016-08-30T15:06:00Z" w:initials="Office">
    <w:p w14:paraId="125DCBD8" w14:textId="62B8B8AA" w:rsidR="00493C1D" w:rsidRDefault="00493C1D">
      <w:pPr>
        <w:pStyle w:val="CommentText"/>
      </w:pPr>
      <w:r>
        <w:rPr>
          <w:rStyle w:val="CommentReference"/>
        </w:rPr>
        <w:annotationRef/>
      </w:r>
      <w:r>
        <w:t>Is this shown somewhere?</w:t>
      </w:r>
    </w:p>
  </w:comment>
  <w:comment w:id="546" w:author="Microsoft Office User" w:date="2016-08-30T15:07:00Z" w:initials="Office">
    <w:p w14:paraId="639139C2" w14:textId="154312F8" w:rsidR="00493C1D" w:rsidRDefault="00493C1D">
      <w:pPr>
        <w:pStyle w:val="CommentText"/>
      </w:pPr>
      <w:r>
        <w:rPr>
          <w:rStyle w:val="CommentReference"/>
        </w:rPr>
        <w:annotationRef/>
      </w:r>
      <w:r>
        <w:t>Where is table 2?</w:t>
      </w:r>
    </w:p>
  </w:comment>
  <w:comment w:id="547" w:author="Michael Chen" w:date="2016-08-30T17:04:00Z" w:initials="MC">
    <w:p w14:paraId="00AE4A4B" w14:textId="6F892BEA" w:rsidR="00493C1D" w:rsidRDefault="00493C1D">
      <w:pPr>
        <w:pStyle w:val="CommentText"/>
      </w:pPr>
      <w:r>
        <w:rPr>
          <w:rStyle w:val="CommentReference"/>
        </w:rPr>
        <w:annotationRef/>
      </w:r>
      <w:r>
        <w:t xml:space="preserve">Need to put the tables in the manuscript page. Maybe take the time to </w:t>
      </w:r>
      <w:proofErr w:type="spellStart"/>
      <w:r>
        <w:t>LaTeX</w:t>
      </w:r>
      <w:proofErr w:type="spellEnd"/>
      <w:r>
        <w:t xml:space="preserve"> it</w:t>
      </w:r>
      <w:proofErr w:type="gramStart"/>
      <w:r>
        <w:t>……….</w:t>
      </w:r>
      <w:proofErr w:type="gramEnd"/>
    </w:p>
  </w:comment>
  <w:comment w:id="616" w:author="Microsoft Office User" w:date="2016-08-30T15:23:00Z" w:initials="Office">
    <w:p w14:paraId="25E3D9F6" w14:textId="0D2E2075" w:rsidR="00493C1D" w:rsidRDefault="00493C1D">
      <w:pPr>
        <w:pStyle w:val="CommentText"/>
      </w:pPr>
      <w:r>
        <w:rPr>
          <w:rStyle w:val="CommentReference"/>
        </w:rPr>
        <w:annotationRef/>
      </w:r>
      <w:r>
        <w:t>Need to list some here</w:t>
      </w:r>
    </w:p>
  </w:comment>
  <w:comment w:id="634" w:author="Microsoft Office User" w:date="2016-08-30T15:27:00Z" w:initials="Office">
    <w:p w14:paraId="496B7DAB" w14:textId="352BF7CC" w:rsidR="00493C1D" w:rsidRDefault="00493C1D">
      <w:pPr>
        <w:pStyle w:val="CommentText"/>
      </w:pPr>
      <w:r>
        <w:rPr>
          <w:rStyle w:val="CommentReference"/>
        </w:rPr>
        <w:annotationRef/>
      </w:r>
      <w:r>
        <w:t>Remember that log K values may correlate with binding “strength”, but only really describe the extent of binding</w:t>
      </w:r>
    </w:p>
  </w:comment>
  <w:comment w:id="635" w:author="Michael Chen" w:date="2016-08-30T17:13:00Z" w:initials="MC">
    <w:p w14:paraId="123BC928" w14:textId="778562C1" w:rsidR="00493C1D" w:rsidRDefault="00493C1D">
      <w:pPr>
        <w:pStyle w:val="CommentText"/>
      </w:pPr>
      <w:r>
        <w:rPr>
          <w:rStyle w:val="CommentReference"/>
        </w:rPr>
        <w:annotationRef/>
      </w:r>
      <w:r>
        <w:t>Things I wasn’t expecting to see, figured that Log K talked about a strength of reaction? OOOHHHHH. Wait, so how do we measure strength then?</w:t>
      </w:r>
    </w:p>
  </w:comment>
  <w:comment w:id="638" w:author="Microsoft Office User" w:date="2016-08-30T15:28:00Z" w:initials="Office">
    <w:p w14:paraId="38FEBD24" w14:textId="3C4C8399" w:rsidR="00493C1D" w:rsidRDefault="00493C1D">
      <w:pPr>
        <w:pStyle w:val="CommentText"/>
      </w:pPr>
      <w:r>
        <w:rPr>
          <w:rStyle w:val="CommentReference"/>
        </w:rPr>
        <w:annotationRef/>
      </w:r>
      <w:r>
        <w:t>Not sure what this means or what it relates to</w:t>
      </w:r>
    </w:p>
  </w:comment>
  <w:comment w:id="639" w:author="Michael Chen" w:date="2016-08-30T17:20:00Z" w:initials="MC">
    <w:p w14:paraId="477978DC" w14:textId="35817F17" w:rsidR="00493C1D" w:rsidRDefault="00493C1D">
      <w:pPr>
        <w:pStyle w:val="CommentText"/>
      </w:pPr>
      <w:r>
        <w:rPr>
          <w:rStyle w:val="CommentReference"/>
        </w:rPr>
        <w:annotationRef/>
      </w:r>
      <w:proofErr w:type="spellStart"/>
      <w:r>
        <w:t>Gotta</w:t>
      </w:r>
      <w:proofErr w:type="spellEnd"/>
      <w:r>
        <w:t xml:space="preserve"> make this clearer, I’m comparing the extent of sorption, but am noting that there are fewer surface sites.</w:t>
      </w:r>
    </w:p>
  </w:comment>
  <w:comment w:id="644" w:author="Microsoft Office User" w:date="2016-08-30T15:31:00Z" w:initials="Office">
    <w:p w14:paraId="318311E0" w14:textId="314667C8" w:rsidR="00493C1D" w:rsidRDefault="00493C1D">
      <w:pPr>
        <w:pStyle w:val="CommentText"/>
      </w:pPr>
      <w:r>
        <w:rPr>
          <w:rStyle w:val="CommentReference"/>
        </w:rPr>
        <w:annotationRef/>
      </w:r>
      <w:r>
        <w:t>??</w:t>
      </w:r>
    </w:p>
  </w:comment>
  <w:comment w:id="645" w:author="Michael Chen" w:date="2016-08-30T17:19:00Z" w:initials="MC">
    <w:p w14:paraId="7B3C5580" w14:textId="6673437A" w:rsidR="00493C1D" w:rsidRDefault="00493C1D">
      <w:pPr>
        <w:pStyle w:val="CommentText"/>
      </w:pPr>
      <w:r>
        <w:rPr>
          <w:rStyle w:val="CommentReference"/>
        </w:rPr>
        <w:annotationRef/>
      </w:r>
      <w:r>
        <w:t xml:space="preserve">Want to encourage spectroscopic investigation of pyrite reactions a la </w:t>
      </w:r>
      <w:proofErr w:type="spellStart"/>
      <w:r>
        <w:t>sverjensky</w:t>
      </w:r>
      <w:proofErr w:type="spellEnd"/>
    </w:p>
  </w:comment>
  <w:comment w:id="673" w:author="Microsoft Office User" w:date="2016-08-30T15:41:00Z" w:initials="Office">
    <w:p w14:paraId="05A73F2F" w14:textId="06D41EA0" w:rsidR="00493C1D" w:rsidRDefault="00493C1D">
      <w:pPr>
        <w:pStyle w:val="CommentText"/>
      </w:pPr>
      <w:r>
        <w:rPr>
          <w:rStyle w:val="CommentReference"/>
        </w:rPr>
        <w:annotationRef/>
      </w:r>
      <w:proofErr w:type="gramStart"/>
      <w:r>
        <w:t>what</w:t>
      </w:r>
      <w:proofErr w:type="gramEnd"/>
      <w:r>
        <w:t xml:space="preserve"> are the implications?</w:t>
      </w:r>
    </w:p>
  </w:comment>
  <w:comment w:id="674" w:author="Michael Chen" w:date="2016-08-30T17:27:00Z" w:initials="MC">
    <w:p w14:paraId="71E7D2DF" w14:textId="1C57D6D2" w:rsidR="00493C1D" w:rsidRDefault="00493C1D">
      <w:pPr>
        <w:pStyle w:val="CommentText"/>
      </w:pPr>
      <w:r>
        <w:rPr>
          <w:rStyle w:val="CommentReference"/>
        </w:rPr>
        <w:annotationRef/>
      </w:r>
      <w:r>
        <w:t>Detailed information about aquifer mineralogy is crucial to determining transport behavior.</w:t>
      </w:r>
    </w:p>
  </w:comment>
  <w:comment w:id="686" w:author="Michael Chen" w:date="2016-05-26T10:51:00Z" w:initials="MC">
    <w:p w14:paraId="53B2C709" w14:textId="3AE089A4" w:rsidR="00493C1D" w:rsidRDefault="00493C1D">
      <w:pPr>
        <w:pStyle w:val="CommentText"/>
      </w:pPr>
      <w:r>
        <w:rPr>
          <w:rStyle w:val="CommentReference"/>
        </w:rPr>
        <w:annotationRef/>
      </w:r>
      <w:r>
        <w:t xml:space="preserve">Will also include site densities, just leaving it until we have a full data set/can format it in </w:t>
      </w:r>
      <w:proofErr w:type="spellStart"/>
      <w:r>
        <w:t>LaTeX</w:t>
      </w:r>
      <w:proofErr w:type="spellEnd"/>
    </w:p>
  </w:comment>
  <w:comment w:id="687" w:author="machen" w:date="2016-05-29T14:03:00Z" w:initials="m">
    <w:p w14:paraId="16CC6303" w14:textId="57BEDE7C" w:rsidR="00493C1D" w:rsidRDefault="00493C1D">
      <w:pPr>
        <w:pStyle w:val="CommentText"/>
      </w:pPr>
      <w:r>
        <w:rPr>
          <w:rStyle w:val="CommentReference"/>
        </w:rPr>
        <w:annotationRef/>
      </w:r>
      <w:r>
        <w:t xml:space="preserve">There were large differences between these protonation constants in </w:t>
      </w:r>
      <w:proofErr w:type="spellStart"/>
      <w:r>
        <w:t>Sverjensky</w:t>
      </w:r>
      <w:proofErr w:type="spellEnd"/>
      <w:r>
        <w:t xml:space="preserve"> vs. a previous paper by </w:t>
      </w:r>
      <w:proofErr w:type="spellStart"/>
      <w:r>
        <w:t>Dzombak</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2C9061F0" w15:done="0"/>
  <w15:commentEx w15:paraId="6C283F3A" w15:done="0"/>
  <w15:commentEx w15:paraId="1CDEE414" w15:done="0"/>
  <w15:commentEx w15:paraId="31A63122" w15:done="0"/>
  <w15:commentEx w15:paraId="36BD160F" w15:done="0"/>
  <w15:commentEx w15:paraId="18876D7A" w15:done="0"/>
  <w15:commentEx w15:paraId="5CB45A8D" w15:done="0"/>
  <w15:commentEx w15:paraId="3758BEA1" w15:done="0"/>
  <w15:commentEx w15:paraId="2CC31008" w15:done="0"/>
  <w15:commentEx w15:paraId="0A1D598D" w15:done="0"/>
  <w15:commentEx w15:paraId="02B9D1D7" w15:done="0"/>
  <w15:commentEx w15:paraId="30EB024A" w15:done="0"/>
  <w15:commentEx w15:paraId="1B8CE5C3" w15:done="0"/>
  <w15:commentEx w15:paraId="5778E823" w15:done="0"/>
  <w15:commentEx w15:paraId="052BC5BA" w15:done="0"/>
  <w15:commentEx w15:paraId="3EE85A67" w15:done="0"/>
  <w15:commentEx w15:paraId="7BEF6F9B" w15:done="0"/>
  <w15:commentEx w15:paraId="6A03BF30" w15:done="0"/>
  <w15:commentEx w15:paraId="450E2D7B" w15:done="0"/>
  <w15:commentEx w15:paraId="08F9950F" w15:done="0"/>
  <w15:commentEx w15:paraId="06EF4804" w15:done="0"/>
  <w15:commentEx w15:paraId="170783EA" w15:done="0"/>
  <w15:commentEx w15:paraId="684768AE" w15:done="0"/>
  <w15:commentEx w15:paraId="0FA0B679" w15:done="0"/>
  <w15:commentEx w15:paraId="10F79DEB" w15:done="0"/>
  <w15:commentEx w15:paraId="74D41FC4" w15:done="0"/>
  <w15:commentEx w15:paraId="1DF1A353" w15:done="0"/>
  <w15:commentEx w15:paraId="236355D0" w15:done="0"/>
  <w15:commentEx w15:paraId="4812243F" w15:paraIdParent="236355D0" w15:done="0"/>
  <w15:commentEx w15:paraId="125DCBD8" w15:done="0"/>
  <w15:commentEx w15:paraId="639139C2" w15:done="0"/>
  <w15:commentEx w15:paraId="00AE4A4B" w15:paraIdParent="639139C2" w15:done="0"/>
  <w15:commentEx w15:paraId="25E3D9F6" w15:done="0"/>
  <w15:commentEx w15:paraId="496B7DAB" w15:done="0"/>
  <w15:commentEx w15:paraId="123BC928" w15:paraIdParent="496B7DAB" w15:done="0"/>
  <w15:commentEx w15:paraId="38FEBD24" w15:done="0"/>
  <w15:commentEx w15:paraId="477978DC" w15:paraIdParent="38FEBD24" w15:done="0"/>
  <w15:commentEx w15:paraId="318311E0" w15:done="0"/>
  <w15:commentEx w15:paraId="7B3C5580" w15:paraIdParent="318311E0" w15:done="0"/>
  <w15:commentEx w15:paraId="05A73F2F" w15:done="0"/>
  <w15:commentEx w15:paraId="71E7D2DF" w15:paraIdParent="05A73F2F" w15:done="0"/>
  <w15:commentEx w15:paraId="53B2C709" w15:done="0"/>
  <w15:commentEx w15:paraId="16CC63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41B8D5" w14:textId="77777777" w:rsidR="003B6E15" w:rsidRDefault="003B6E15" w:rsidP="005660E3">
      <w:pPr>
        <w:spacing w:after="0" w:line="240" w:lineRule="auto"/>
      </w:pPr>
      <w:r>
        <w:separator/>
      </w:r>
    </w:p>
  </w:endnote>
  <w:endnote w:type="continuationSeparator" w:id="0">
    <w:p w14:paraId="02017A4B" w14:textId="77777777" w:rsidR="003B6E15" w:rsidRDefault="003B6E15"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217A3D" w14:textId="77777777" w:rsidR="003B6E15" w:rsidRDefault="003B6E15" w:rsidP="005660E3">
      <w:pPr>
        <w:spacing w:after="0" w:line="240" w:lineRule="auto"/>
      </w:pPr>
      <w:r>
        <w:separator/>
      </w:r>
    </w:p>
  </w:footnote>
  <w:footnote w:type="continuationSeparator" w:id="0">
    <w:p w14:paraId="6F9CC4B3" w14:textId="77777777" w:rsidR="003B6E15" w:rsidRDefault="003B6E15"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1AC5C231" w:rsidR="00493C1D" w:rsidRDefault="00493C1D">
        <w:pPr>
          <w:pStyle w:val="Header"/>
          <w:jc w:val="right"/>
        </w:pPr>
        <w:r>
          <w:fldChar w:fldCharType="begin"/>
        </w:r>
        <w:r>
          <w:instrText xml:space="preserve"> PAGE   \* MERGEFORMAT </w:instrText>
        </w:r>
        <w:r>
          <w:fldChar w:fldCharType="separate"/>
        </w:r>
        <w:r w:rsidR="00960229">
          <w:rPr>
            <w:noProof/>
          </w:rPr>
          <w:t>5</w:t>
        </w:r>
        <w:r>
          <w:rPr>
            <w:noProof/>
          </w:rPr>
          <w:fldChar w:fldCharType="end"/>
        </w:r>
      </w:p>
    </w:sdtContent>
  </w:sdt>
  <w:p w14:paraId="4D6AB4DB" w14:textId="77777777" w:rsidR="00493C1D" w:rsidRDefault="00493C1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B3200"/>
    <w:rsid w:val="000C04AF"/>
    <w:rsid w:val="000C1285"/>
    <w:rsid w:val="000C1AE4"/>
    <w:rsid w:val="000C5422"/>
    <w:rsid w:val="000C5BCD"/>
    <w:rsid w:val="000D1E9C"/>
    <w:rsid w:val="000D3DBF"/>
    <w:rsid w:val="000F3169"/>
    <w:rsid w:val="000F7D14"/>
    <w:rsid w:val="001010CB"/>
    <w:rsid w:val="001034D2"/>
    <w:rsid w:val="00115199"/>
    <w:rsid w:val="0012510C"/>
    <w:rsid w:val="00133304"/>
    <w:rsid w:val="00140621"/>
    <w:rsid w:val="00144F98"/>
    <w:rsid w:val="00152B83"/>
    <w:rsid w:val="00154524"/>
    <w:rsid w:val="00154DE2"/>
    <w:rsid w:val="00156C45"/>
    <w:rsid w:val="00162120"/>
    <w:rsid w:val="00162BC2"/>
    <w:rsid w:val="00163E52"/>
    <w:rsid w:val="00167748"/>
    <w:rsid w:val="00167D90"/>
    <w:rsid w:val="00173974"/>
    <w:rsid w:val="00177B55"/>
    <w:rsid w:val="001806A6"/>
    <w:rsid w:val="0018276F"/>
    <w:rsid w:val="00190E4D"/>
    <w:rsid w:val="00190F81"/>
    <w:rsid w:val="00191E6F"/>
    <w:rsid w:val="00197AA8"/>
    <w:rsid w:val="001A3DBD"/>
    <w:rsid w:val="001A6E23"/>
    <w:rsid w:val="001B1D11"/>
    <w:rsid w:val="001B2617"/>
    <w:rsid w:val="001B3509"/>
    <w:rsid w:val="001B5861"/>
    <w:rsid w:val="001B752A"/>
    <w:rsid w:val="001C2076"/>
    <w:rsid w:val="001C67BE"/>
    <w:rsid w:val="001C7580"/>
    <w:rsid w:val="001D4B59"/>
    <w:rsid w:val="001D7B03"/>
    <w:rsid w:val="001E443A"/>
    <w:rsid w:val="001F0F1F"/>
    <w:rsid w:val="00210C4A"/>
    <w:rsid w:val="002137B6"/>
    <w:rsid w:val="0022123C"/>
    <w:rsid w:val="0024027E"/>
    <w:rsid w:val="00240616"/>
    <w:rsid w:val="00243BF9"/>
    <w:rsid w:val="00244302"/>
    <w:rsid w:val="0024634D"/>
    <w:rsid w:val="0025421E"/>
    <w:rsid w:val="00262135"/>
    <w:rsid w:val="002637ED"/>
    <w:rsid w:val="0026589E"/>
    <w:rsid w:val="00277470"/>
    <w:rsid w:val="00281B03"/>
    <w:rsid w:val="00290D3B"/>
    <w:rsid w:val="00291774"/>
    <w:rsid w:val="002A0292"/>
    <w:rsid w:val="002B0979"/>
    <w:rsid w:val="002B2259"/>
    <w:rsid w:val="002B323A"/>
    <w:rsid w:val="002B7B99"/>
    <w:rsid w:val="002C3E2F"/>
    <w:rsid w:val="002C589F"/>
    <w:rsid w:val="002C66D7"/>
    <w:rsid w:val="002D400B"/>
    <w:rsid w:val="002D4F36"/>
    <w:rsid w:val="002D52AD"/>
    <w:rsid w:val="002E1AB2"/>
    <w:rsid w:val="002E3D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3B64"/>
    <w:rsid w:val="003A7A76"/>
    <w:rsid w:val="003B6E15"/>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93C1D"/>
    <w:rsid w:val="004A556B"/>
    <w:rsid w:val="004B34D2"/>
    <w:rsid w:val="004B591D"/>
    <w:rsid w:val="004C4EA6"/>
    <w:rsid w:val="004D265C"/>
    <w:rsid w:val="004E325D"/>
    <w:rsid w:val="004E3453"/>
    <w:rsid w:val="004E612E"/>
    <w:rsid w:val="004F6AE5"/>
    <w:rsid w:val="004F77BE"/>
    <w:rsid w:val="00503D9D"/>
    <w:rsid w:val="00505D1A"/>
    <w:rsid w:val="0051444A"/>
    <w:rsid w:val="00520539"/>
    <w:rsid w:val="00523453"/>
    <w:rsid w:val="00525F81"/>
    <w:rsid w:val="005269AC"/>
    <w:rsid w:val="005400FA"/>
    <w:rsid w:val="005416A6"/>
    <w:rsid w:val="00543FCE"/>
    <w:rsid w:val="00551C0C"/>
    <w:rsid w:val="0056233A"/>
    <w:rsid w:val="005637A4"/>
    <w:rsid w:val="0056396A"/>
    <w:rsid w:val="00564049"/>
    <w:rsid w:val="005660E3"/>
    <w:rsid w:val="00566609"/>
    <w:rsid w:val="00567F2A"/>
    <w:rsid w:val="00570A6F"/>
    <w:rsid w:val="0057203B"/>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584C"/>
    <w:rsid w:val="00616231"/>
    <w:rsid w:val="00624C90"/>
    <w:rsid w:val="00627B60"/>
    <w:rsid w:val="00631F14"/>
    <w:rsid w:val="006366B1"/>
    <w:rsid w:val="00636844"/>
    <w:rsid w:val="00642DB1"/>
    <w:rsid w:val="006442C7"/>
    <w:rsid w:val="00646A4D"/>
    <w:rsid w:val="0065100B"/>
    <w:rsid w:val="00651429"/>
    <w:rsid w:val="00653566"/>
    <w:rsid w:val="00655749"/>
    <w:rsid w:val="00665BFC"/>
    <w:rsid w:val="006674E7"/>
    <w:rsid w:val="0067175C"/>
    <w:rsid w:val="00671B0D"/>
    <w:rsid w:val="00672D57"/>
    <w:rsid w:val="00673316"/>
    <w:rsid w:val="006736D8"/>
    <w:rsid w:val="0068223C"/>
    <w:rsid w:val="00686A7B"/>
    <w:rsid w:val="00692334"/>
    <w:rsid w:val="00694D41"/>
    <w:rsid w:val="006A239A"/>
    <w:rsid w:val="006B3EA5"/>
    <w:rsid w:val="006B4EBE"/>
    <w:rsid w:val="006B55C3"/>
    <w:rsid w:val="006B58C5"/>
    <w:rsid w:val="006B7DCE"/>
    <w:rsid w:val="006C34B0"/>
    <w:rsid w:val="006D16E0"/>
    <w:rsid w:val="006F3A7F"/>
    <w:rsid w:val="006F63E8"/>
    <w:rsid w:val="00701448"/>
    <w:rsid w:val="00701D70"/>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75C"/>
    <w:rsid w:val="00791ACF"/>
    <w:rsid w:val="007A37D8"/>
    <w:rsid w:val="007A67E5"/>
    <w:rsid w:val="007B17F0"/>
    <w:rsid w:val="007B346B"/>
    <w:rsid w:val="007B3C17"/>
    <w:rsid w:val="007C6A43"/>
    <w:rsid w:val="007D2347"/>
    <w:rsid w:val="007D74C6"/>
    <w:rsid w:val="007E1877"/>
    <w:rsid w:val="007E26FC"/>
    <w:rsid w:val="007E2D12"/>
    <w:rsid w:val="007E3D80"/>
    <w:rsid w:val="007E46AD"/>
    <w:rsid w:val="007E6F3B"/>
    <w:rsid w:val="007F513B"/>
    <w:rsid w:val="007F6638"/>
    <w:rsid w:val="007F6F63"/>
    <w:rsid w:val="00800E52"/>
    <w:rsid w:val="00805C1A"/>
    <w:rsid w:val="008066A2"/>
    <w:rsid w:val="00806F65"/>
    <w:rsid w:val="00817754"/>
    <w:rsid w:val="00831BFB"/>
    <w:rsid w:val="00832FDC"/>
    <w:rsid w:val="0083548F"/>
    <w:rsid w:val="00836777"/>
    <w:rsid w:val="00852277"/>
    <w:rsid w:val="00853600"/>
    <w:rsid w:val="00855944"/>
    <w:rsid w:val="0085666D"/>
    <w:rsid w:val="008574F6"/>
    <w:rsid w:val="0086420D"/>
    <w:rsid w:val="00864A35"/>
    <w:rsid w:val="00867304"/>
    <w:rsid w:val="00874576"/>
    <w:rsid w:val="00881F32"/>
    <w:rsid w:val="00884B75"/>
    <w:rsid w:val="00887CB1"/>
    <w:rsid w:val="008A0962"/>
    <w:rsid w:val="008A0D3D"/>
    <w:rsid w:val="008A74DB"/>
    <w:rsid w:val="008B0456"/>
    <w:rsid w:val="008B294E"/>
    <w:rsid w:val="008B7A5C"/>
    <w:rsid w:val="008C060D"/>
    <w:rsid w:val="008D5E6F"/>
    <w:rsid w:val="008E2DFE"/>
    <w:rsid w:val="008E7F35"/>
    <w:rsid w:val="008F1045"/>
    <w:rsid w:val="008F2F9A"/>
    <w:rsid w:val="008F5580"/>
    <w:rsid w:val="008F66F1"/>
    <w:rsid w:val="00923445"/>
    <w:rsid w:val="0092374D"/>
    <w:rsid w:val="00924C4D"/>
    <w:rsid w:val="00927583"/>
    <w:rsid w:val="0093358D"/>
    <w:rsid w:val="009378CA"/>
    <w:rsid w:val="00946431"/>
    <w:rsid w:val="00960229"/>
    <w:rsid w:val="00971101"/>
    <w:rsid w:val="009752E8"/>
    <w:rsid w:val="00980406"/>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7A05"/>
    <w:rsid w:val="009C7C54"/>
    <w:rsid w:val="009D7BE3"/>
    <w:rsid w:val="009E1276"/>
    <w:rsid w:val="009E1557"/>
    <w:rsid w:val="009E3738"/>
    <w:rsid w:val="009E5C96"/>
    <w:rsid w:val="009E6615"/>
    <w:rsid w:val="009F1CF8"/>
    <w:rsid w:val="00A1630D"/>
    <w:rsid w:val="00A20254"/>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48EE"/>
    <w:rsid w:val="00B41C18"/>
    <w:rsid w:val="00B42A02"/>
    <w:rsid w:val="00B4605A"/>
    <w:rsid w:val="00B51959"/>
    <w:rsid w:val="00B51EE3"/>
    <w:rsid w:val="00B53681"/>
    <w:rsid w:val="00B53860"/>
    <w:rsid w:val="00B5451B"/>
    <w:rsid w:val="00B56E32"/>
    <w:rsid w:val="00B763C8"/>
    <w:rsid w:val="00B80292"/>
    <w:rsid w:val="00B822C2"/>
    <w:rsid w:val="00B85D71"/>
    <w:rsid w:val="00B874BA"/>
    <w:rsid w:val="00B9754E"/>
    <w:rsid w:val="00B97F5D"/>
    <w:rsid w:val="00BA344C"/>
    <w:rsid w:val="00BA5039"/>
    <w:rsid w:val="00BB52F1"/>
    <w:rsid w:val="00BB777D"/>
    <w:rsid w:val="00BC00AE"/>
    <w:rsid w:val="00BC0ABA"/>
    <w:rsid w:val="00BC3575"/>
    <w:rsid w:val="00BC36D6"/>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370B"/>
    <w:rsid w:val="00C40292"/>
    <w:rsid w:val="00C4280C"/>
    <w:rsid w:val="00C47C96"/>
    <w:rsid w:val="00C53715"/>
    <w:rsid w:val="00C554AF"/>
    <w:rsid w:val="00C55505"/>
    <w:rsid w:val="00C61D38"/>
    <w:rsid w:val="00C63F58"/>
    <w:rsid w:val="00C63F66"/>
    <w:rsid w:val="00C66993"/>
    <w:rsid w:val="00C6711F"/>
    <w:rsid w:val="00C702BC"/>
    <w:rsid w:val="00C75F08"/>
    <w:rsid w:val="00C8712F"/>
    <w:rsid w:val="00C9042C"/>
    <w:rsid w:val="00C943D8"/>
    <w:rsid w:val="00CA6470"/>
    <w:rsid w:val="00CA7F54"/>
    <w:rsid w:val="00CC1E62"/>
    <w:rsid w:val="00CC2C29"/>
    <w:rsid w:val="00CC3D23"/>
    <w:rsid w:val="00CC6D0D"/>
    <w:rsid w:val="00CD2C84"/>
    <w:rsid w:val="00CD3234"/>
    <w:rsid w:val="00CD3D7F"/>
    <w:rsid w:val="00CD78A8"/>
    <w:rsid w:val="00CE1C34"/>
    <w:rsid w:val="00CE2754"/>
    <w:rsid w:val="00CE6E26"/>
    <w:rsid w:val="00CE72E7"/>
    <w:rsid w:val="00CF14AF"/>
    <w:rsid w:val="00CF64AE"/>
    <w:rsid w:val="00CF7B6C"/>
    <w:rsid w:val="00CF7DE4"/>
    <w:rsid w:val="00D03E35"/>
    <w:rsid w:val="00D07FBE"/>
    <w:rsid w:val="00D10B46"/>
    <w:rsid w:val="00D1297C"/>
    <w:rsid w:val="00D15281"/>
    <w:rsid w:val="00D173FA"/>
    <w:rsid w:val="00D22DE9"/>
    <w:rsid w:val="00D238B6"/>
    <w:rsid w:val="00D24816"/>
    <w:rsid w:val="00D26D99"/>
    <w:rsid w:val="00D30C36"/>
    <w:rsid w:val="00D334CA"/>
    <w:rsid w:val="00D34445"/>
    <w:rsid w:val="00D36EF3"/>
    <w:rsid w:val="00D4073C"/>
    <w:rsid w:val="00D41E98"/>
    <w:rsid w:val="00D42F7E"/>
    <w:rsid w:val="00D51929"/>
    <w:rsid w:val="00D54B1B"/>
    <w:rsid w:val="00D550AD"/>
    <w:rsid w:val="00D576C3"/>
    <w:rsid w:val="00D60248"/>
    <w:rsid w:val="00D60ABF"/>
    <w:rsid w:val="00D60F6C"/>
    <w:rsid w:val="00D713C8"/>
    <w:rsid w:val="00D7328C"/>
    <w:rsid w:val="00D76794"/>
    <w:rsid w:val="00D76CE0"/>
    <w:rsid w:val="00D8574E"/>
    <w:rsid w:val="00D85C4E"/>
    <w:rsid w:val="00D904DD"/>
    <w:rsid w:val="00D9088E"/>
    <w:rsid w:val="00D91CB2"/>
    <w:rsid w:val="00DA0A7D"/>
    <w:rsid w:val="00DA398E"/>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6EE8"/>
    <w:rsid w:val="00E35B25"/>
    <w:rsid w:val="00E35EEC"/>
    <w:rsid w:val="00E36F03"/>
    <w:rsid w:val="00E416EA"/>
    <w:rsid w:val="00E44B72"/>
    <w:rsid w:val="00E5137A"/>
    <w:rsid w:val="00E5347D"/>
    <w:rsid w:val="00E65D02"/>
    <w:rsid w:val="00E66BFC"/>
    <w:rsid w:val="00E71196"/>
    <w:rsid w:val="00E724BE"/>
    <w:rsid w:val="00E748D5"/>
    <w:rsid w:val="00E761CE"/>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E5226"/>
    <w:rsid w:val="00EE5C81"/>
    <w:rsid w:val="00EF05F7"/>
    <w:rsid w:val="00EF1070"/>
    <w:rsid w:val="00EF2986"/>
    <w:rsid w:val="00EF62ED"/>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9267C"/>
    <w:rsid w:val="00F9284E"/>
    <w:rsid w:val="00F970CF"/>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72490E-4C51-45F4-AD36-972869684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22</Pages>
  <Words>42073</Words>
  <Characters>239820</Characters>
  <Application>Microsoft Office Word</Application>
  <DocSecurity>0</DocSecurity>
  <Lines>1998</Lines>
  <Paragraphs>562</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813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9</cp:revision>
  <cp:lastPrinted>2016-07-27T14:48:00Z</cp:lastPrinted>
  <dcterms:created xsi:type="dcterms:W3CDTF">2016-08-30T19:55:00Z</dcterms:created>
  <dcterms:modified xsi:type="dcterms:W3CDTF">2016-09-08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